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0E74C9A" w14:textId="2E133A13" w:rsidR="00C8582E" w:rsidRPr="00755F03" w:rsidRDefault="00D600B1" w:rsidP="001B3680">
      <w:pPr>
        <w:jc w:val="both"/>
        <w:rPr>
          <w:rFonts w:ascii="Arial" w:hAnsi="Arial" w:cs="Arial"/>
          <w:b/>
        </w:rPr>
      </w:pPr>
      <w:r w:rsidRPr="00D600B1">
        <w:rPr>
          <w:rFonts w:ascii="Arial" w:hAnsi="Arial" w:cs="Arial"/>
          <w:b/>
        </w:rPr>
        <w:t>Comparative analysis of gene expression platforms for subtyping DLBCL shows high concordance</w:t>
      </w:r>
      <w:r w:rsidR="00C8582E" w:rsidRPr="00755F03">
        <w:rPr>
          <w:rFonts w:ascii="Arial" w:hAnsi="Arial" w:cs="Arial"/>
          <w:b/>
        </w:rPr>
        <w:t>.</w:t>
      </w:r>
    </w:p>
    <w:p w14:paraId="24729A0C" w14:textId="0CFC3564" w:rsidR="00C8582E" w:rsidRDefault="00B44BA2" w:rsidP="001B3680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ophia Ahmed, Paul Glover, Jan Taylor, Chulin Sha, Matthew Care, </w:t>
      </w:r>
      <w:r w:rsidR="00D600B1">
        <w:rPr>
          <w:rFonts w:ascii="Arial" w:hAnsi="Arial" w:cs="Arial"/>
        </w:rPr>
        <w:t>Reuben Tooze</w:t>
      </w:r>
      <w:r>
        <w:rPr>
          <w:rFonts w:ascii="Arial" w:hAnsi="Arial" w:cs="Arial"/>
        </w:rPr>
        <w:t>, Andrew Davies, David Westhead, Peter Johnson</w:t>
      </w:r>
      <w:r w:rsidR="00D600B1">
        <w:rPr>
          <w:rFonts w:ascii="Arial" w:hAnsi="Arial" w:cs="Arial"/>
        </w:rPr>
        <w:t>, Cathy Burton, Sharon Barrans.</w:t>
      </w:r>
    </w:p>
    <w:p w14:paraId="468A2F24" w14:textId="77777777" w:rsidR="00B44BA2" w:rsidRDefault="00B44BA2" w:rsidP="001B3680">
      <w:pPr>
        <w:jc w:val="both"/>
        <w:rPr>
          <w:rFonts w:ascii="Arial" w:hAnsi="Arial" w:cs="Arial"/>
        </w:rPr>
      </w:pPr>
    </w:p>
    <w:p w14:paraId="648E46FC" w14:textId="49031905" w:rsidR="005511FD" w:rsidRPr="007B1C31" w:rsidRDefault="00E95BBC" w:rsidP="001B3680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ry </w:t>
      </w:r>
      <w:r w:rsidR="005511FD" w:rsidRPr="007B1C31">
        <w:rPr>
          <w:rFonts w:ascii="Arial" w:hAnsi="Arial" w:cs="Arial"/>
          <w:b/>
        </w:rPr>
        <w:t>Materials and Methods.</w:t>
      </w:r>
    </w:p>
    <w:p w14:paraId="668710F3" w14:textId="77777777" w:rsidR="00DF5E51" w:rsidRPr="00755F03" w:rsidRDefault="00DF5E51" w:rsidP="00DF5E51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</w:rPr>
      </w:pPr>
    </w:p>
    <w:p w14:paraId="50BC150E" w14:textId="77777777" w:rsidR="00E95BBC" w:rsidRDefault="00496B1E" w:rsidP="00DF5E51">
      <w:pPr>
        <w:spacing w:line="360" w:lineRule="auto"/>
        <w:jc w:val="both"/>
        <w:rPr>
          <w:rFonts w:ascii="Arial" w:hAnsi="Arial" w:cs="Arial"/>
        </w:rPr>
      </w:pPr>
      <w:r w:rsidRPr="00755F03">
        <w:rPr>
          <w:rFonts w:ascii="Arial" w:hAnsi="Arial" w:cs="Arial"/>
          <w:b/>
        </w:rPr>
        <w:t>Affymetrix Transcriptome Arrays.</w:t>
      </w:r>
      <w:r w:rsidRPr="007B1C31">
        <w:rPr>
          <w:rFonts w:ascii="Arial" w:hAnsi="Arial" w:cs="Arial"/>
        </w:rPr>
        <w:t xml:space="preserve">   </w:t>
      </w:r>
    </w:p>
    <w:p w14:paraId="221512D8" w14:textId="71C7399F" w:rsidR="00E95BBC" w:rsidRPr="00615196" w:rsidRDefault="005511FD" w:rsidP="00DF5E51">
      <w:pPr>
        <w:spacing w:line="360" w:lineRule="auto"/>
        <w:jc w:val="both"/>
        <w:rPr>
          <w:rFonts w:ascii="Arial" w:hAnsi="Arial" w:cs="Arial"/>
          <w:color w:val="000000"/>
          <w:shd w:val="clear" w:color="auto" w:fill="FFFFFF"/>
        </w:rPr>
      </w:pPr>
      <w:r w:rsidRPr="007B1C31">
        <w:rPr>
          <w:rFonts w:ascii="Arial" w:hAnsi="Arial" w:cs="Arial"/>
        </w:rPr>
        <w:t xml:space="preserve">Transcriptome Arrays </w:t>
      </w:r>
      <w:r w:rsidR="00496B1E" w:rsidRPr="007B1C31">
        <w:rPr>
          <w:rFonts w:ascii="Arial" w:hAnsi="Arial" w:cs="Arial"/>
        </w:rPr>
        <w:t xml:space="preserve">were generated using Affymetrix </w:t>
      </w:r>
      <w:proofErr w:type="spellStart"/>
      <w:r w:rsidR="00496B1E" w:rsidRPr="007B1C31">
        <w:rPr>
          <w:rFonts w:ascii="Arial" w:hAnsi="Arial" w:cs="Arial"/>
        </w:rPr>
        <w:t>Primeview</w:t>
      </w:r>
      <w:proofErr w:type="spellEnd"/>
      <w:r w:rsidR="00496B1E" w:rsidRPr="007B1C31">
        <w:rPr>
          <w:rFonts w:ascii="Arial" w:hAnsi="Arial" w:cs="Arial"/>
        </w:rPr>
        <w:t xml:space="preserve"> Human Gene Expression Assay</w:t>
      </w:r>
      <w:r w:rsidR="00166BB3">
        <w:rPr>
          <w:rFonts w:ascii="Arial" w:hAnsi="Arial" w:cs="Arial"/>
        </w:rPr>
        <w:t xml:space="preserve"> following the </w:t>
      </w:r>
      <w:r w:rsidR="00764C0C">
        <w:rPr>
          <w:rFonts w:ascii="Arial" w:hAnsi="Arial" w:cs="Arial"/>
        </w:rPr>
        <w:t>manufacturer’s</w:t>
      </w:r>
      <w:r w:rsidR="00166BB3">
        <w:rPr>
          <w:rFonts w:ascii="Arial" w:hAnsi="Arial" w:cs="Arial"/>
        </w:rPr>
        <w:t xml:space="preserve"> protocol</w:t>
      </w:r>
      <w:r w:rsidR="00496B1E" w:rsidRPr="007B1C31">
        <w:rPr>
          <w:rFonts w:ascii="Arial" w:hAnsi="Arial" w:cs="Arial"/>
        </w:rPr>
        <w:t xml:space="preserve">.  They were stained and washed using the Affymetrix 450 Fluidics Station and arrays were scanned </w:t>
      </w:r>
      <w:r w:rsidR="003F3760">
        <w:rPr>
          <w:rFonts w:ascii="Arial" w:hAnsi="Arial" w:cs="Arial"/>
        </w:rPr>
        <w:t xml:space="preserve">using the </w:t>
      </w:r>
      <w:proofErr w:type="spellStart"/>
      <w:r w:rsidR="00496B1E" w:rsidRPr="007B1C31">
        <w:rPr>
          <w:rFonts w:ascii="Arial" w:hAnsi="Arial" w:cs="Arial"/>
          <w:color w:val="000000"/>
          <w:shd w:val="clear" w:color="auto" w:fill="FFFFFF"/>
        </w:rPr>
        <w:t>GeneChip</w:t>
      </w:r>
      <w:proofErr w:type="spellEnd"/>
      <w:r w:rsidR="00496B1E" w:rsidRPr="007B1C31">
        <w:rPr>
          <w:rFonts w:ascii="Arial" w:hAnsi="Arial" w:cs="Arial"/>
          <w:color w:val="000000"/>
          <w:shd w:val="clear" w:color="auto" w:fill="FFFFFF"/>
        </w:rPr>
        <w:t>® Scanner 3000 7 G (Affymetrix Inc.)</w:t>
      </w:r>
      <w:r w:rsidR="00DB128E">
        <w:rPr>
          <w:rFonts w:ascii="Arial" w:hAnsi="Arial" w:cs="Arial"/>
          <w:color w:val="000000"/>
          <w:shd w:val="clear" w:color="auto" w:fill="FFFFFF"/>
        </w:rPr>
        <w:t xml:space="preserve"> to produce </w:t>
      </w:r>
      <w:proofErr w:type="spellStart"/>
      <w:r w:rsidR="00DB128E">
        <w:rPr>
          <w:rFonts w:ascii="Arial" w:hAnsi="Arial" w:cs="Arial"/>
          <w:color w:val="000000"/>
          <w:shd w:val="clear" w:color="auto" w:fill="FFFFFF"/>
        </w:rPr>
        <w:t>cel</w:t>
      </w:r>
      <w:proofErr w:type="spellEnd"/>
      <w:r w:rsidR="00DB128E">
        <w:rPr>
          <w:rFonts w:ascii="Arial" w:hAnsi="Arial" w:cs="Arial"/>
          <w:color w:val="000000"/>
          <w:shd w:val="clear" w:color="auto" w:fill="FFFFFF"/>
        </w:rPr>
        <w:t xml:space="preserve"> files for gene expression.</w:t>
      </w:r>
      <w:r w:rsidR="00496B1E" w:rsidRPr="007B1C31">
        <w:rPr>
          <w:rFonts w:ascii="Arial" w:hAnsi="Arial" w:cs="Arial"/>
          <w:color w:val="000000"/>
          <w:shd w:val="clear" w:color="auto" w:fill="FFFFFF"/>
        </w:rPr>
        <w:t xml:space="preserve">   </w:t>
      </w:r>
    </w:p>
    <w:p w14:paraId="39B871BE" w14:textId="77777777" w:rsidR="00DB128E" w:rsidRDefault="00DB128E" w:rsidP="00DF5E51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</w:rPr>
      </w:pPr>
    </w:p>
    <w:p w14:paraId="0FF750F3" w14:textId="134ADACC" w:rsidR="00E95BBC" w:rsidRDefault="00496B1E" w:rsidP="00DF5E51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</w:rPr>
      </w:pPr>
      <w:r w:rsidRPr="00755F03">
        <w:rPr>
          <w:rFonts w:ascii="Arial" w:hAnsi="Arial" w:cs="Arial"/>
          <w:b/>
        </w:rPr>
        <w:t>DASL</w:t>
      </w:r>
      <w:r w:rsidR="00DF5E51" w:rsidRPr="00755F03">
        <w:rPr>
          <w:rFonts w:ascii="Arial" w:hAnsi="Arial" w:cs="Arial"/>
          <w:b/>
        </w:rPr>
        <w:t xml:space="preserve">  </w:t>
      </w:r>
    </w:p>
    <w:p w14:paraId="342B559D" w14:textId="453D9F85" w:rsidR="00166BB3" w:rsidRDefault="00266373" w:rsidP="00DB128E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color w:val="000000"/>
          <w:shd w:val="clear" w:color="auto" w:fill="FFFFFF"/>
        </w:rPr>
      </w:pPr>
      <w:r>
        <w:rPr>
          <w:rFonts w:ascii="Arial" w:hAnsi="Arial" w:cs="Arial"/>
        </w:rPr>
        <w:t xml:space="preserve">Illumina </w:t>
      </w:r>
      <w:r w:rsidR="003F3760" w:rsidRPr="003F3760">
        <w:rPr>
          <w:rFonts w:ascii="Arial" w:hAnsi="Arial" w:cs="Arial"/>
        </w:rPr>
        <w:t>WG-DASL</w:t>
      </w:r>
      <w:r w:rsidRPr="00266373">
        <w:rPr>
          <w:rFonts w:ascii="Arial" w:hAnsi="Arial" w:cs="Arial"/>
          <w:vertAlign w:val="superscript"/>
        </w:rPr>
        <w:t>TM</w:t>
      </w:r>
      <w:r w:rsidR="003F3760" w:rsidRPr="003F3760">
        <w:rPr>
          <w:rFonts w:ascii="Arial" w:hAnsi="Arial" w:cs="Arial"/>
        </w:rPr>
        <w:t xml:space="preserve"> was performed according to Illumina protocols</w:t>
      </w:r>
      <w:r w:rsidR="003F3760">
        <w:rPr>
          <w:rFonts w:ascii="Arial" w:hAnsi="Arial" w:cs="Arial"/>
        </w:rPr>
        <w:t xml:space="preserve"> </w:t>
      </w:r>
      <w:r w:rsidR="003F3760" w:rsidRPr="003F3760">
        <w:rPr>
          <w:rFonts w:ascii="Arial" w:hAnsi="Arial" w:cs="Arial"/>
        </w:rPr>
        <w:t>using 200 ng total RNA, and HumanRef-8 V</w:t>
      </w:r>
      <w:r w:rsidR="0028644D">
        <w:rPr>
          <w:rFonts w:ascii="Arial" w:hAnsi="Arial" w:cs="Arial"/>
        </w:rPr>
        <w:t>4</w:t>
      </w:r>
      <w:r w:rsidR="003F3760" w:rsidRPr="003F3760">
        <w:rPr>
          <w:rFonts w:ascii="Arial" w:hAnsi="Arial" w:cs="Arial"/>
        </w:rPr>
        <w:t xml:space="preserve"> arrays. Arrays</w:t>
      </w:r>
      <w:r w:rsidR="003F3760">
        <w:rPr>
          <w:rFonts w:ascii="Arial" w:hAnsi="Arial" w:cs="Arial"/>
        </w:rPr>
        <w:t xml:space="preserve"> </w:t>
      </w:r>
      <w:r w:rsidR="003F3760" w:rsidRPr="003F3760">
        <w:rPr>
          <w:rFonts w:ascii="Arial" w:hAnsi="Arial" w:cs="Arial"/>
        </w:rPr>
        <w:t xml:space="preserve">were scanned on </w:t>
      </w:r>
      <w:r w:rsidR="0028644D">
        <w:rPr>
          <w:rFonts w:ascii="Arial" w:hAnsi="Arial" w:cs="Arial"/>
        </w:rPr>
        <w:t>the Illumina</w:t>
      </w:r>
      <w:r w:rsidR="003F3760" w:rsidRPr="003F3760">
        <w:rPr>
          <w:rFonts w:ascii="Arial" w:hAnsi="Arial" w:cs="Arial"/>
        </w:rPr>
        <w:t xml:space="preserve"> </w:t>
      </w:r>
      <w:proofErr w:type="spellStart"/>
      <w:r w:rsidR="003F3760" w:rsidRPr="003F3760">
        <w:rPr>
          <w:rFonts w:ascii="Arial" w:hAnsi="Arial" w:cs="Arial"/>
        </w:rPr>
        <w:t>BeadArray</w:t>
      </w:r>
      <w:proofErr w:type="spellEnd"/>
      <w:r w:rsidR="003F3760" w:rsidRPr="003F3760">
        <w:rPr>
          <w:rFonts w:ascii="Arial" w:hAnsi="Arial" w:cs="Arial"/>
        </w:rPr>
        <w:t xml:space="preserve"> reader, data processed </w:t>
      </w:r>
      <w:r w:rsidR="00434AFC" w:rsidRPr="003F3760">
        <w:rPr>
          <w:rFonts w:ascii="Arial" w:hAnsi="Arial" w:cs="Arial"/>
        </w:rPr>
        <w:t>using</w:t>
      </w:r>
      <w:r w:rsidR="00434AFC">
        <w:rPr>
          <w:rFonts w:ascii="Arial" w:hAnsi="Arial" w:cs="Arial"/>
        </w:rPr>
        <w:t xml:space="preserve"> </w:t>
      </w:r>
      <w:proofErr w:type="spellStart"/>
      <w:r w:rsidR="00434AFC">
        <w:rPr>
          <w:rFonts w:ascii="Arial" w:hAnsi="Arial" w:cs="Arial"/>
        </w:rPr>
        <w:t>GenomeStudio</w:t>
      </w:r>
      <w:proofErr w:type="spellEnd"/>
      <w:r w:rsidR="003F3760" w:rsidRPr="003F3760">
        <w:rPr>
          <w:rFonts w:ascii="Arial" w:hAnsi="Arial" w:cs="Arial"/>
        </w:rPr>
        <w:t xml:space="preserve"> (Illumina United Kingdom)</w:t>
      </w:r>
      <w:r w:rsidR="009F35D9">
        <w:rPr>
          <w:rFonts w:ascii="Arial" w:hAnsi="Arial" w:cs="Arial"/>
        </w:rPr>
        <w:t>, and exported as a text file.</w:t>
      </w:r>
    </w:p>
    <w:p w14:paraId="4EB1BA74" w14:textId="77777777" w:rsidR="00DB128E" w:rsidRDefault="00DB128E" w:rsidP="00DF5E51">
      <w:pPr>
        <w:spacing w:line="360" w:lineRule="auto"/>
        <w:jc w:val="both"/>
        <w:rPr>
          <w:rFonts w:ascii="Arial" w:hAnsi="Arial" w:cs="Arial"/>
          <w:b/>
          <w:color w:val="000000"/>
          <w:shd w:val="clear" w:color="auto" w:fill="FFFFFF"/>
        </w:rPr>
      </w:pPr>
    </w:p>
    <w:p w14:paraId="7D802C37" w14:textId="5E43160C" w:rsidR="003F3760" w:rsidRPr="00755F03" w:rsidRDefault="003F3760" w:rsidP="00DF5E51">
      <w:pPr>
        <w:spacing w:line="360" w:lineRule="auto"/>
        <w:jc w:val="both"/>
        <w:rPr>
          <w:rFonts w:ascii="Arial" w:hAnsi="Arial" w:cs="Arial"/>
          <w:b/>
          <w:color w:val="000000"/>
          <w:shd w:val="clear" w:color="auto" w:fill="FFFFFF"/>
        </w:rPr>
      </w:pPr>
      <w:r w:rsidRPr="00755F03">
        <w:rPr>
          <w:rFonts w:ascii="Arial" w:hAnsi="Arial" w:cs="Arial"/>
          <w:b/>
          <w:color w:val="000000"/>
          <w:shd w:val="clear" w:color="auto" w:fill="FFFFFF"/>
        </w:rPr>
        <w:t>HTG</w:t>
      </w:r>
    </w:p>
    <w:p w14:paraId="1EA45716" w14:textId="1E79B1BC" w:rsidR="009F35D9" w:rsidRPr="00FB40B8" w:rsidRDefault="00496B1E" w:rsidP="00FB1831">
      <w:pPr>
        <w:spacing w:line="360" w:lineRule="auto"/>
        <w:jc w:val="both"/>
        <w:rPr>
          <w:rFonts w:ascii="Arial" w:hAnsi="Arial" w:cs="Arial"/>
          <w:color w:val="000000"/>
          <w:shd w:val="clear" w:color="auto" w:fill="FFFFFF"/>
        </w:rPr>
      </w:pPr>
      <w:r w:rsidRPr="007B1C31">
        <w:rPr>
          <w:rFonts w:ascii="Arial" w:hAnsi="Arial" w:cs="Arial"/>
          <w:color w:val="000000"/>
          <w:shd w:val="clear" w:color="auto" w:fill="FFFFFF"/>
        </w:rPr>
        <w:t>HTG gene expression data was generated</w:t>
      </w:r>
      <w:r w:rsidR="007B1C31">
        <w:rPr>
          <w:rFonts w:ascii="Arial" w:hAnsi="Arial" w:cs="Arial"/>
          <w:color w:val="000000"/>
          <w:shd w:val="clear" w:color="auto" w:fill="FFFFFF"/>
        </w:rPr>
        <w:t xml:space="preserve"> using the HTG </w:t>
      </w:r>
      <w:proofErr w:type="spellStart"/>
      <w:r w:rsidR="007B1C31">
        <w:rPr>
          <w:rFonts w:ascii="Arial" w:hAnsi="Arial" w:cs="Arial"/>
          <w:color w:val="000000"/>
          <w:shd w:val="clear" w:color="auto" w:fill="FFFFFF"/>
        </w:rPr>
        <w:t>EdgeSeq</w:t>
      </w:r>
      <w:proofErr w:type="spellEnd"/>
      <w:r w:rsidR="007B1C31">
        <w:rPr>
          <w:rFonts w:ascii="Arial" w:hAnsi="Arial" w:cs="Arial"/>
          <w:color w:val="000000"/>
          <w:shd w:val="clear" w:color="auto" w:fill="FFFFFF"/>
        </w:rPr>
        <w:t xml:space="preserve"> DLBCL Cell of Origin Assay.  </w:t>
      </w:r>
      <w:r w:rsidRPr="007B1C31">
        <w:rPr>
          <w:rFonts w:ascii="Arial" w:hAnsi="Arial" w:cs="Arial"/>
          <w:color w:val="000000"/>
          <w:shd w:val="clear" w:color="auto" w:fill="FFFFFF"/>
        </w:rPr>
        <w:t xml:space="preserve"> </w:t>
      </w:r>
      <w:r w:rsidR="007B1C31">
        <w:rPr>
          <w:rFonts w:ascii="Arial" w:hAnsi="Arial" w:cs="Arial"/>
          <w:color w:val="000000"/>
          <w:shd w:val="clear" w:color="auto" w:fill="FFFFFF"/>
        </w:rPr>
        <w:t>Starting material was</w:t>
      </w:r>
      <w:r w:rsidRPr="007B1C31">
        <w:rPr>
          <w:rFonts w:ascii="Arial" w:hAnsi="Arial" w:cs="Arial"/>
          <w:color w:val="000000"/>
          <w:shd w:val="clear" w:color="auto" w:fill="FFFFFF"/>
        </w:rPr>
        <w:t xml:space="preserve"> either </w:t>
      </w:r>
      <w:r w:rsidR="007B1C31">
        <w:rPr>
          <w:rFonts w:ascii="Arial" w:hAnsi="Arial" w:cs="Arial"/>
          <w:color w:val="000000"/>
          <w:shd w:val="clear" w:color="auto" w:fill="FFFFFF"/>
        </w:rPr>
        <w:t xml:space="preserve">extracted </w:t>
      </w:r>
      <w:r w:rsidRPr="007B1C31">
        <w:rPr>
          <w:rFonts w:ascii="Arial" w:hAnsi="Arial" w:cs="Arial"/>
          <w:color w:val="000000"/>
          <w:shd w:val="clear" w:color="auto" w:fill="FFFFFF"/>
        </w:rPr>
        <w:t>RNA</w:t>
      </w:r>
      <w:r w:rsidR="003F3760">
        <w:rPr>
          <w:rFonts w:ascii="Arial" w:hAnsi="Arial" w:cs="Arial"/>
          <w:color w:val="000000"/>
          <w:shd w:val="clear" w:color="auto" w:fill="FFFFFF"/>
        </w:rPr>
        <w:t xml:space="preserve"> as described above</w:t>
      </w:r>
      <w:r w:rsidRPr="007B1C31">
        <w:rPr>
          <w:rFonts w:ascii="Arial" w:hAnsi="Arial" w:cs="Arial"/>
          <w:color w:val="000000"/>
          <w:shd w:val="clear" w:color="auto" w:fill="FFFFFF"/>
        </w:rPr>
        <w:t xml:space="preserve"> or tissue sections </w:t>
      </w:r>
      <w:r w:rsidR="007B1C31">
        <w:rPr>
          <w:rFonts w:ascii="Arial" w:hAnsi="Arial" w:cs="Arial"/>
          <w:color w:val="000000"/>
          <w:shd w:val="clear" w:color="auto" w:fill="FFFFFF"/>
        </w:rPr>
        <w:t xml:space="preserve">from slides </w:t>
      </w:r>
      <w:r w:rsidRPr="007B1C31">
        <w:rPr>
          <w:rFonts w:ascii="Arial" w:hAnsi="Arial" w:cs="Arial"/>
          <w:color w:val="000000"/>
          <w:shd w:val="clear" w:color="auto" w:fill="FFFFFF"/>
        </w:rPr>
        <w:t xml:space="preserve">according to the </w:t>
      </w:r>
      <w:r w:rsidR="007B1C31" w:rsidRPr="007B1C31">
        <w:rPr>
          <w:rFonts w:ascii="Arial" w:hAnsi="Arial" w:cs="Arial"/>
          <w:color w:val="000000"/>
          <w:shd w:val="clear" w:color="auto" w:fill="FFFFFF"/>
        </w:rPr>
        <w:t>manufactures</w:t>
      </w:r>
      <w:r w:rsidRPr="007B1C31">
        <w:rPr>
          <w:rFonts w:ascii="Arial" w:hAnsi="Arial" w:cs="Arial"/>
          <w:color w:val="000000"/>
          <w:shd w:val="clear" w:color="auto" w:fill="FFFFFF"/>
        </w:rPr>
        <w:t xml:space="preserve"> protocol.  </w:t>
      </w:r>
      <w:r w:rsidR="00A14462" w:rsidRPr="007B1C31">
        <w:rPr>
          <w:rFonts w:ascii="Arial" w:hAnsi="Arial" w:cs="Arial"/>
          <w:color w:val="000000"/>
          <w:shd w:val="clear" w:color="auto" w:fill="FFFFFF"/>
        </w:rPr>
        <w:t xml:space="preserve">Final libraries were pooled according to the HTG recommendations prepared for sequencing </w:t>
      </w:r>
      <w:r w:rsidR="003F3760">
        <w:rPr>
          <w:rFonts w:ascii="Arial" w:hAnsi="Arial" w:cs="Arial"/>
          <w:color w:val="000000"/>
          <w:shd w:val="clear" w:color="auto" w:fill="FFFFFF"/>
        </w:rPr>
        <w:t xml:space="preserve">with the </w:t>
      </w:r>
      <w:proofErr w:type="spellStart"/>
      <w:r w:rsidR="002D1EFC">
        <w:rPr>
          <w:rFonts w:ascii="Arial" w:hAnsi="Arial" w:cs="Arial"/>
          <w:color w:val="000000"/>
          <w:shd w:val="clear" w:color="auto" w:fill="FFFFFF"/>
        </w:rPr>
        <w:t>MiSeq</w:t>
      </w:r>
      <w:proofErr w:type="spellEnd"/>
      <w:r w:rsidR="002D1EFC">
        <w:rPr>
          <w:rFonts w:ascii="Arial" w:hAnsi="Arial" w:cs="Arial"/>
          <w:color w:val="000000"/>
          <w:shd w:val="clear" w:color="auto" w:fill="FFFFFF"/>
        </w:rPr>
        <w:t xml:space="preserve"> Reagent Kit </w:t>
      </w:r>
      <w:r w:rsidR="002D1EFC" w:rsidRPr="00615196">
        <w:rPr>
          <w:rFonts w:ascii="Arial" w:hAnsi="Arial" w:cs="Arial"/>
          <w:color w:val="000000"/>
          <w:shd w:val="clear" w:color="auto" w:fill="FFFFFF"/>
        </w:rPr>
        <w:t>v</w:t>
      </w:r>
      <w:r w:rsidR="003F3760" w:rsidRPr="00615196">
        <w:rPr>
          <w:rFonts w:ascii="Arial" w:hAnsi="Arial" w:cs="Arial"/>
          <w:color w:val="000000"/>
          <w:shd w:val="clear" w:color="auto" w:fill="FFFFFF"/>
        </w:rPr>
        <w:t xml:space="preserve">2 </w:t>
      </w:r>
      <w:r w:rsidR="002D1EFC" w:rsidRPr="00615196">
        <w:rPr>
          <w:rFonts w:ascii="Arial" w:hAnsi="Arial" w:cs="Arial"/>
          <w:color w:val="000000"/>
          <w:shd w:val="clear" w:color="auto" w:fill="FFFFFF"/>
        </w:rPr>
        <w:t>300 cycles (</w:t>
      </w:r>
      <w:r w:rsidR="003F3760" w:rsidRPr="00615196">
        <w:rPr>
          <w:rFonts w:ascii="Arial" w:hAnsi="Arial" w:cs="Arial"/>
          <w:color w:val="000000"/>
          <w:shd w:val="clear" w:color="auto" w:fill="FFFFFF"/>
        </w:rPr>
        <w:t>Illum</w:t>
      </w:r>
      <w:r w:rsidR="00166BB3" w:rsidRPr="00615196">
        <w:rPr>
          <w:rFonts w:ascii="Arial" w:hAnsi="Arial" w:cs="Arial"/>
          <w:color w:val="000000"/>
          <w:shd w:val="clear" w:color="auto" w:fill="FFFFFF"/>
        </w:rPr>
        <w:t>i</w:t>
      </w:r>
      <w:r w:rsidR="003F3760" w:rsidRPr="00615196">
        <w:rPr>
          <w:rFonts w:ascii="Arial" w:hAnsi="Arial" w:cs="Arial"/>
          <w:color w:val="000000"/>
          <w:shd w:val="clear" w:color="auto" w:fill="FFFFFF"/>
        </w:rPr>
        <w:t>n</w:t>
      </w:r>
      <w:r w:rsidR="00166BB3" w:rsidRPr="00615196">
        <w:rPr>
          <w:rFonts w:ascii="Arial" w:hAnsi="Arial" w:cs="Arial"/>
          <w:color w:val="000000"/>
          <w:shd w:val="clear" w:color="auto" w:fill="FFFFFF"/>
        </w:rPr>
        <w:t>a</w:t>
      </w:r>
      <w:r w:rsidR="002D1EFC" w:rsidRPr="00615196">
        <w:rPr>
          <w:rFonts w:ascii="Arial" w:hAnsi="Arial" w:cs="Arial"/>
          <w:color w:val="000000"/>
          <w:shd w:val="clear" w:color="auto" w:fill="FFFFFF"/>
        </w:rPr>
        <w:t>)</w:t>
      </w:r>
      <w:r w:rsidR="003F3760" w:rsidRPr="00615196">
        <w:rPr>
          <w:rFonts w:ascii="Arial" w:hAnsi="Arial" w:cs="Arial"/>
          <w:color w:val="000000"/>
          <w:shd w:val="clear" w:color="auto" w:fill="FFFFFF"/>
        </w:rPr>
        <w:t>.</w:t>
      </w:r>
      <w:r w:rsidR="003F3760">
        <w:rPr>
          <w:rFonts w:ascii="Arial" w:hAnsi="Arial" w:cs="Arial"/>
          <w:color w:val="000000"/>
          <w:shd w:val="clear" w:color="auto" w:fill="FFFFFF"/>
        </w:rPr>
        <w:t xml:space="preserve">  </w:t>
      </w:r>
    </w:p>
    <w:p w14:paraId="6569EC2C" w14:textId="77777777" w:rsidR="00DB128E" w:rsidRDefault="00DB128E" w:rsidP="00FB1831">
      <w:pPr>
        <w:spacing w:line="360" w:lineRule="auto"/>
        <w:jc w:val="both"/>
        <w:rPr>
          <w:rFonts w:ascii="Arial" w:hAnsi="Arial" w:cs="Arial"/>
          <w:b/>
          <w:color w:val="000000"/>
          <w:shd w:val="clear" w:color="auto" w:fill="FFFFFF"/>
        </w:rPr>
      </w:pPr>
    </w:p>
    <w:p w14:paraId="1417679A" w14:textId="73F05140" w:rsidR="00E95BBC" w:rsidRDefault="00A14462" w:rsidP="00FB1831">
      <w:pPr>
        <w:spacing w:line="360" w:lineRule="auto"/>
        <w:jc w:val="both"/>
        <w:rPr>
          <w:rFonts w:ascii="Arial" w:hAnsi="Arial" w:cs="Arial"/>
          <w:color w:val="000000"/>
          <w:shd w:val="clear" w:color="auto" w:fill="FFFFFF"/>
        </w:rPr>
      </w:pPr>
      <w:proofErr w:type="spellStart"/>
      <w:r w:rsidRPr="00755F03">
        <w:rPr>
          <w:rFonts w:ascii="Arial" w:hAnsi="Arial" w:cs="Arial"/>
          <w:b/>
          <w:color w:val="000000"/>
          <w:shd w:val="clear" w:color="auto" w:fill="FFFFFF"/>
        </w:rPr>
        <w:t>RNAseq</w:t>
      </w:r>
      <w:proofErr w:type="spellEnd"/>
      <w:r w:rsidRPr="00755F03">
        <w:rPr>
          <w:rFonts w:ascii="Arial" w:hAnsi="Arial" w:cs="Arial"/>
          <w:b/>
          <w:color w:val="000000"/>
          <w:shd w:val="clear" w:color="auto" w:fill="FFFFFF"/>
        </w:rPr>
        <w:t xml:space="preserve"> </w:t>
      </w:r>
    </w:p>
    <w:p w14:paraId="09695695" w14:textId="3DA43098" w:rsidR="002D2D15" w:rsidRDefault="00E95BBC" w:rsidP="007049D6">
      <w:pPr>
        <w:spacing w:line="360" w:lineRule="auto"/>
        <w:jc w:val="both"/>
        <w:rPr>
          <w:rFonts w:ascii="Arial" w:hAnsi="Arial" w:cs="Arial"/>
          <w:color w:val="000000"/>
          <w:shd w:val="clear" w:color="auto" w:fill="FFFFFF"/>
        </w:rPr>
      </w:pPr>
      <w:r>
        <w:rPr>
          <w:rFonts w:ascii="Arial" w:hAnsi="Arial" w:cs="Arial"/>
          <w:color w:val="000000"/>
          <w:shd w:val="clear" w:color="auto" w:fill="FFFFFF"/>
        </w:rPr>
        <w:t>L</w:t>
      </w:r>
      <w:r w:rsidR="00A14462" w:rsidRPr="007B1C31">
        <w:rPr>
          <w:rFonts w:ascii="Arial" w:hAnsi="Arial" w:cs="Arial"/>
          <w:color w:val="000000"/>
          <w:shd w:val="clear" w:color="auto" w:fill="FFFFFF"/>
        </w:rPr>
        <w:t xml:space="preserve">ibraries were prepared using the Illumina RNA Exome kit following the </w:t>
      </w:r>
      <w:r w:rsidR="001B3680" w:rsidRPr="007B1C31">
        <w:rPr>
          <w:rFonts w:ascii="Arial" w:hAnsi="Arial" w:cs="Arial"/>
          <w:color w:val="000000"/>
          <w:shd w:val="clear" w:color="auto" w:fill="FFFFFF"/>
        </w:rPr>
        <w:t>manufacturer’s</w:t>
      </w:r>
      <w:r w:rsidR="00A14462" w:rsidRPr="007B1C31">
        <w:rPr>
          <w:rFonts w:ascii="Arial" w:hAnsi="Arial" w:cs="Arial"/>
          <w:color w:val="000000"/>
          <w:shd w:val="clear" w:color="auto" w:fill="FFFFFF"/>
        </w:rPr>
        <w:t xml:space="preserve"> protocol.   </w:t>
      </w:r>
      <w:r w:rsidR="001B3680" w:rsidRPr="007B1C31">
        <w:rPr>
          <w:rFonts w:ascii="Arial" w:hAnsi="Arial" w:cs="Arial"/>
          <w:color w:val="000000"/>
          <w:shd w:val="clear" w:color="auto" w:fill="FFFFFF"/>
        </w:rPr>
        <w:t xml:space="preserve">Final library </w:t>
      </w:r>
      <w:r w:rsidR="002C50EC">
        <w:rPr>
          <w:rFonts w:ascii="Arial" w:hAnsi="Arial" w:cs="Arial"/>
          <w:color w:val="000000"/>
          <w:shd w:val="clear" w:color="auto" w:fill="FFFFFF"/>
        </w:rPr>
        <w:t xml:space="preserve">four-plex </w:t>
      </w:r>
      <w:r w:rsidR="001B3680" w:rsidRPr="007B1C31">
        <w:rPr>
          <w:rFonts w:ascii="Arial" w:hAnsi="Arial" w:cs="Arial"/>
          <w:color w:val="000000"/>
          <w:shd w:val="clear" w:color="auto" w:fill="FFFFFF"/>
        </w:rPr>
        <w:t>pools were quantitated using the Qubit</w:t>
      </w:r>
      <w:r w:rsidR="002C50EC">
        <w:rPr>
          <w:rFonts w:ascii="Arial" w:hAnsi="Arial" w:cs="Arial"/>
          <w:color w:val="000000"/>
          <w:shd w:val="clear" w:color="auto" w:fill="FFFFFF"/>
        </w:rPr>
        <w:t xml:space="preserve"> Fluorimeter</w:t>
      </w:r>
      <w:r w:rsidR="001B3680" w:rsidRPr="007B1C31">
        <w:rPr>
          <w:rFonts w:ascii="Arial" w:hAnsi="Arial" w:cs="Arial"/>
          <w:color w:val="000000"/>
          <w:shd w:val="clear" w:color="auto" w:fill="FFFFFF"/>
        </w:rPr>
        <w:t xml:space="preserve">, and also checked for quality using the Agilent </w:t>
      </w:r>
      <w:proofErr w:type="spellStart"/>
      <w:r w:rsidR="001B3680" w:rsidRPr="007B1C31">
        <w:rPr>
          <w:rFonts w:ascii="Arial" w:hAnsi="Arial" w:cs="Arial"/>
          <w:color w:val="000000"/>
          <w:shd w:val="clear" w:color="auto" w:fill="FFFFFF"/>
        </w:rPr>
        <w:t>tapestation</w:t>
      </w:r>
      <w:proofErr w:type="spellEnd"/>
      <w:r w:rsidR="001B3680" w:rsidRPr="007B1C31">
        <w:rPr>
          <w:rFonts w:ascii="Arial" w:hAnsi="Arial" w:cs="Arial"/>
          <w:color w:val="000000"/>
          <w:shd w:val="clear" w:color="auto" w:fill="FFFFFF"/>
        </w:rPr>
        <w:t>.  Library pools were then further pooled</w:t>
      </w:r>
      <w:r w:rsidR="00166BB3">
        <w:rPr>
          <w:rFonts w:ascii="Arial" w:hAnsi="Arial" w:cs="Arial"/>
          <w:color w:val="000000"/>
          <w:shd w:val="clear" w:color="auto" w:fill="FFFFFF"/>
        </w:rPr>
        <w:t xml:space="preserve"> into groups of 16</w:t>
      </w:r>
      <w:r w:rsidR="001B3680" w:rsidRPr="007B1C31">
        <w:rPr>
          <w:rFonts w:ascii="Arial" w:hAnsi="Arial" w:cs="Arial"/>
          <w:color w:val="000000"/>
          <w:shd w:val="clear" w:color="auto" w:fill="FFFFFF"/>
        </w:rPr>
        <w:t xml:space="preserve"> </w:t>
      </w:r>
      <w:r w:rsidR="00FB1831">
        <w:rPr>
          <w:rFonts w:ascii="Arial" w:hAnsi="Arial" w:cs="Arial"/>
          <w:color w:val="000000"/>
          <w:shd w:val="clear" w:color="auto" w:fill="FFFFFF"/>
        </w:rPr>
        <w:t xml:space="preserve">samples </w:t>
      </w:r>
      <w:r w:rsidR="001B3680" w:rsidRPr="007B1C31">
        <w:rPr>
          <w:rFonts w:ascii="Arial" w:hAnsi="Arial" w:cs="Arial"/>
          <w:color w:val="000000"/>
          <w:shd w:val="clear" w:color="auto" w:fill="FFFFFF"/>
        </w:rPr>
        <w:t>for sequencing</w:t>
      </w:r>
      <w:r w:rsidR="002D1EFC">
        <w:rPr>
          <w:rFonts w:ascii="Arial" w:hAnsi="Arial" w:cs="Arial"/>
          <w:color w:val="000000"/>
          <w:shd w:val="clear" w:color="auto" w:fill="FFFFFF"/>
        </w:rPr>
        <w:t xml:space="preserve"> with </w:t>
      </w:r>
      <w:r w:rsidR="002D1EFC" w:rsidRPr="00755F03">
        <w:rPr>
          <w:rFonts w:ascii="Arial" w:hAnsi="Arial" w:cs="Arial"/>
          <w:bCs/>
          <w:shd w:val="clear" w:color="auto" w:fill="FFFFFF"/>
        </w:rPr>
        <w:t xml:space="preserve">TG </w:t>
      </w:r>
      <w:proofErr w:type="spellStart"/>
      <w:r w:rsidR="002D1EFC" w:rsidRPr="00755F03">
        <w:rPr>
          <w:rFonts w:ascii="Arial" w:hAnsi="Arial" w:cs="Arial"/>
          <w:bCs/>
          <w:shd w:val="clear" w:color="auto" w:fill="FFFFFF"/>
        </w:rPr>
        <w:t>NextSeq</w:t>
      </w:r>
      <w:proofErr w:type="spellEnd"/>
      <w:r w:rsidR="002D1EFC" w:rsidRPr="00755F03">
        <w:rPr>
          <w:rFonts w:ascii="Arial" w:hAnsi="Arial" w:cs="Arial"/>
          <w:bCs/>
          <w:shd w:val="clear" w:color="auto" w:fill="FFFFFF"/>
        </w:rPr>
        <w:t>® 500/550 High Output Kit v2 150 cycles (Illumina)</w:t>
      </w:r>
      <w:r w:rsidR="002C50EC" w:rsidRPr="00755F03">
        <w:rPr>
          <w:rFonts w:ascii="Arial" w:hAnsi="Arial" w:cs="Arial"/>
          <w:shd w:val="clear" w:color="auto" w:fill="FFFFFF"/>
        </w:rPr>
        <w:t>.</w:t>
      </w:r>
      <w:r w:rsidR="009F35D9">
        <w:rPr>
          <w:rFonts w:ascii="Arial" w:hAnsi="Arial" w:cs="Arial"/>
          <w:color w:val="000000"/>
          <w:shd w:val="clear" w:color="auto" w:fill="FFFFFF"/>
        </w:rPr>
        <w:t xml:space="preserve"> </w:t>
      </w:r>
    </w:p>
    <w:p w14:paraId="1FA198DB" w14:textId="2484A3C8" w:rsidR="00CF1749" w:rsidRPr="00D4725D" w:rsidRDefault="00CF1749">
      <w:pPr>
        <w:rPr>
          <w:rFonts w:cs="Arial"/>
          <w:b/>
        </w:rPr>
        <w:sectPr w:rsidR="00CF1749" w:rsidRPr="00D4725D">
          <w:footerReference w:type="even" r:id="rId8"/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A487661" w14:textId="6E4CA6F9" w:rsidR="006A61E2" w:rsidRDefault="006A61E2" w:rsidP="00755F03">
      <w:pPr>
        <w:spacing w:after="0" w:line="360" w:lineRule="auto"/>
        <w:jc w:val="both"/>
        <w:rPr>
          <w:rFonts w:ascii="Arial" w:hAnsi="Arial" w:cs="Arial"/>
          <w:b/>
        </w:rPr>
      </w:pPr>
    </w:p>
    <w:sdt>
      <w:sdtPr>
        <w:rPr>
          <w:rFonts w:asciiTheme="minorHAnsi" w:hAnsiTheme="minorHAnsi"/>
          <w:sz w:val="22"/>
          <w:szCs w:val="22"/>
        </w:rPr>
        <w:id w:val="-1024476159"/>
        <w:docPartObj>
          <w:docPartGallery w:val="Bibliographies"/>
          <w:docPartUnique/>
        </w:docPartObj>
      </w:sdtPr>
      <w:sdtEndPr>
        <w:rPr>
          <w:color w:val="000000" w:themeColor="text1"/>
        </w:rPr>
      </w:sdtEndPr>
      <w:sdtContent>
        <w:p w14:paraId="0DAE7EAB" w14:textId="151AF4DA" w:rsidR="006A61E2" w:rsidRPr="006A61E2" w:rsidRDefault="006A61E2" w:rsidP="006A61E2">
          <w:pPr>
            <w:pStyle w:val="Heading1"/>
            <w:jc w:val="center"/>
            <w:rPr>
              <w:rFonts w:asciiTheme="minorHAnsi" w:hAnsiTheme="minorHAnsi"/>
              <w:color w:val="000000" w:themeColor="text1"/>
              <w:sz w:val="22"/>
              <w:szCs w:val="22"/>
            </w:rPr>
          </w:pPr>
          <w:r w:rsidRPr="006A61E2">
            <w:rPr>
              <w:rFonts w:asciiTheme="minorHAnsi" w:hAnsiTheme="minorHAnsi"/>
              <w:color w:val="000000" w:themeColor="text1"/>
              <w:sz w:val="22"/>
              <w:szCs w:val="22"/>
            </w:rPr>
            <w:t>References</w:t>
          </w:r>
        </w:p>
      </w:sdtContent>
    </w:sdt>
    <w:p w14:paraId="6360AF49" w14:textId="77777777" w:rsidR="006A61E2" w:rsidRPr="006A61E2" w:rsidRDefault="006A61E2" w:rsidP="00755F03">
      <w:pPr>
        <w:spacing w:after="0" w:line="360" w:lineRule="auto"/>
        <w:jc w:val="both"/>
        <w:rPr>
          <w:rFonts w:cs="Arial"/>
          <w:b/>
        </w:rPr>
      </w:pPr>
    </w:p>
    <w:p w14:paraId="390D15F5" w14:textId="28A39D6B" w:rsidR="006A61E2" w:rsidRPr="006A61E2" w:rsidRDefault="006A61E2" w:rsidP="006A61E2">
      <w:pPr>
        <w:pStyle w:val="EndNoteBibliography"/>
        <w:spacing w:after="0"/>
        <w:ind w:left="720" w:hanging="720"/>
        <w:rPr>
          <w:rFonts w:asciiTheme="minorHAnsi" w:hAnsiTheme="minorHAnsi"/>
          <w:noProof/>
        </w:rPr>
      </w:pPr>
      <w:r w:rsidRPr="006A61E2">
        <w:rPr>
          <w:rFonts w:asciiTheme="minorHAnsi" w:hAnsiTheme="minorHAnsi" w:cs="Arial"/>
          <w:b/>
        </w:rPr>
        <w:fldChar w:fldCharType="begin"/>
      </w:r>
      <w:r w:rsidRPr="006A61E2">
        <w:rPr>
          <w:rFonts w:asciiTheme="minorHAnsi" w:hAnsiTheme="minorHAnsi" w:cs="Arial"/>
          <w:b/>
        </w:rPr>
        <w:instrText xml:space="preserve"> ADDIN EN.REFLIST </w:instrText>
      </w:r>
      <w:r w:rsidRPr="006A61E2">
        <w:rPr>
          <w:rFonts w:asciiTheme="minorHAnsi" w:hAnsiTheme="minorHAnsi" w:cs="Arial"/>
          <w:b/>
        </w:rPr>
        <w:fldChar w:fldCharType="separate"/>
      </w:r>
      <w:bookmarkStart w:id="0" w:name="_ENREF_1"/>
      <w:r w:rsidRPr="006A61E2">
        <w:rPr>
          <w:rFonts w:asciiTheme="minorHAnsi" w:hAnsiTheme="minorHAnsi"/>
          <w:noProof/>
        </w:rPr>
        <w:t>1.</w:t>
      </w:r>
      <w:r w:rsidRPr="006A61E2">
        <w:rPr>
          <w:rFonts w:asciiTheme="minorHAnsi" w:hAnsiTheme="minorHAnsi"/>
          <w:noProof/>
        </w:rPr>
        <w:tab/>
        <w:t xml:space="preserve">Andrew, S., </w:t>
      </w:r>
      <w:r w:rsidRPr="006A61E2">
        <w:rPr>
          <w:rFonts w:asciiTheme="minorHAnsi" w:hAnsiTheme="minorHAnsi"/>
          <w:i/>
          <w:noProof/>
        </w:rPr>
        <w:t xml:space="preserve">FastQC:  A Quality Control Tool for High Throughput Sequence Data </w:t>
      </w:r>
      <w:r w:rsidRPr="006A61E2">
        <w:rPr>
          <w:rFonts w:asciiTheme="minorHAnsi" w:hAnsiTheme="minorHAnsi"/>
          <w:noProof/>
        </w:rPr>
        <w:t xml:space="preserve">2010: </w:t>
      </w:r>
      <w:hyperlink r:id="rId10" w:history="1">
        <w:r w:rsidRPr="006A61E2">
          <w:rPr>
            <w:rStyle w:val="Hyperlink"/>
            <w:rFonts w:asciiTheme="minorHAnsi" w:hAnsiTheme="minorHAnsi"/>
            <w:noProof/>
          </w:rPr>
          <w:t>http://www.bioinformatics.babraham.ac.uk/projects/fastqc/</w:t>
        </w:r>
      </w:hyperlink>
      <w:r w:rsidRPr="006A61E2">
        <w:rPr>
          <w:rFonts w:asciiTheme="minorHAnsi" w:hAnsiTheme="minorHAnsi"/>
          <w:noProof/>
        </w:rPr>
        <w:t>.</w:t>
      </w:r>
      <w:bookmarkEnd w:id="0"/>
    </w:p>
    <w:p w14:paraId="04BCBECE" w14:textId="77777777" w:rsidR="006A61E2" w:rsidRPr="006A61E2" w:rsidRDefault="006A61E2" w:rsidP="006A61E2">
      <w:pPr>
        <w:pStyle w:val="EndNoteBibliography"/>
        <w:spacing w:after="0"/>
        <w:ind w:left="720" w:hanging="720"/>
        <w:rPr>
          <w:rFonts w:asciiTheme="minorHAnsi" w:hAnsiTheme="minorHAnsi"/>
          <w:noProof/>
        </w:rPr>
      </w:pPr>
      <w:bookmarkStart w:id="1" w:name="_ENREF_2"/>
      <w:r w:rsidRPr="006A61E2">
        <w:rPr>
          <w:rFonts w:asciiTheme="minorHAnsi" w:hAnsiTheme="minorHAnsi"/>
          <w:noProof/>
        </w:rPr>
        <w:t>2.</w:t>
      </w:r>
      <w:r w:rsidRPr="006A61E2">
        <w:rPr>
          <w:rFonts w:asciiTheme="minorHAnsi" w:hAnsiTheme="minorHAnsi"/>
          <w:noProof/>
        </w:rPr>
        <w:tab/>
        <w:t xml:space="preserve">Martin, M., </w:t>
      </w:r>
      <w:r w:rsidRPr="006A61E2">
        <w:rPr>
          <w:rFonts w:asciiTheme="minorHAnsi" w:hAnsiTheme="minorHAnsi"/>
          <w:i/>
          <w:noProof/>
        </w:rPr>
        <w:t>Cutadapt removes adapter sequences from high-throughput sequencing reads.</w:t>
      </w:r>
      <w:r w:rsidRPr="006A61E2">
        <w:rPr>
          <w:rFonts w:asciiTheme="minorHAnsi" w:hAnsiTheme="minorHAnsi"/>
          <w:noProof/>
        </w:rPr>
        <w:t xml:space="preserve"> EMBnet.Journal, 2011. </w:t>
      </w:r>
      <w:r w:rsidRPr="006A61E2">
        <w:rPr>
          <w:rFonts w:asciiTheme="minorHAnsi" w:hAnsiTheme="minorHAnsi"/>
          <w:b/>
          <w:noProof/>
        </w:rPr>
        <w:t>17</w:t>
      </w:r>
      <w:r w:rsidRPr="006A61E2">
        <w:rPr>
          <w:rFonts w:asciiTheme="minorHAnsi" w:hAnsiTheme="minorHAnsi"/>
          <w:noProof/>
        </w:rPr>
        <w:t>(1): p. 10-12.</w:t>
      </w:r>
      <w:bookmarkEnd w:id="1"/>
    </w:p>
    <w:p w14:paraId="458B75AA" w14:textId="77777777" w:rsidR="006A61E2" w:rsidRPr="006A61E2" w:rsidRDefault="006A61E2" w:rsidP="006A61E2">
      <w:pPr>
        <w:pStyle w:val="EndNoteBibliography"/>
        <w:spacing w:after="0"/>
        <w:ind w:left="720" w:hanging="720"/>
        <w:rPr>
          <w:rFonts w:asciiTheme="minorHAnsi" w:hAnsiTheme="minorHAnsi"/>
          <w:noProof/>
        </w:rPr>
      </w:pPr>
      <w:bookmarkStart w:id="2" w:name="_ENREF_3"/>
      <w:r w:rsidRPr="006A61E2">
        <w:rPr>
          <w:rFonts w:asciiTheme="minorHAnsi" w:hAnsiTheme="minorHAnsi"/>
          <w:noProof/>
        </w:rPr>
        <w:t>3.</w:t>
      </w:r>
      <w:r w:rsidRPr="006A61E2">
        <w:rPr>
          <w:rFonts w:asciiTheme="minorHAnsi" w:hAnsiTheme="minorHAnsi"/>
          <w:noProof/>
        </w:rPr>
        <w:tab/>
        <w:t xml:space="preserve">Dobin, A.D., C.A.; Schlesinger, F; Drenkow,J; Zaleski, C; Jha, S; Batut, P; Chaison, M; Gingeras, T.R., </w:t>
      </w:r>
      <w:r w:rsidRPr="006A61E2">
        <w:rPr>
          <w:rFonts w:asciiTheme="minorHAnsi" w:hAnsiTheme="minorHAnsi"/>
          <w:i/>
          <w:noProof/>
        </w:rPr>
        <w:t>STAR: ultrafast universal RNA-seq aligner.</w:t>
      </w:r>
      <w:r w:rsidRPr="006A61E2">
        <w:rPr>
          <w:rFonts w:asciiTheme="minorHAnsi" w:hAnsiTheme="minorHAnsi"/>
          <w:noProof/>
        </w:rPr>
        <w:t xml:space="preserve"> Bioinformatics, 2013. </w:t>
      </w:r>
      <w:r w:rsidRPr="006A61E2">
        <w:rPr>
          <w:rFonts w:asciiTheme="minorHAnsi" w:hAnsiTheme="minorHAnsi"/>
          <w:b/>
          <w:noProof/>
        </w:rPr>
        <w:t>29</w:t>
      </w:r>
      <w:r w:rsidRPr="006A61E2">
        <w:rPr>
          <w:rFonts w:asciiTheme="minorHAnsi" w:hAnsiTheme="minorHAnsi"/>
          <w:noProof/>
        </w:rPr>
        <w:t>(1): p. 15-21.</w:t>
      </w:r>
      <w:bookmarkEnd w:id="2"/>
    </w:p>
    <w:p w14:paraId="55F7E4B7" w14:textId="77777777" w:rsidR="006A61E2" w:rsidRPr="006A61E2" w:rsidRDefault="006A61E2" w:rsidP="006A61E2">
      <w:pPr>
        <w:pStyle w:val="EndNoteBibliography"/>
        <w:spacing w:after="0"/>
        <w:ind w:left="720" w:hanging="720"/>
        <w:rPr>
          <w:rFonts w:asciiTheme="minorHAnsi" w:hAnsiTheme="minorHAnsi"/>
          <w:noProof/>
        </w:rPr>
      </w:pPr>
      <w:bookmarkStart w:id="3" w:name="_ENREF_4"/>
      <w:r w:rsidRPr="006A61E2">
        <w:rPr>
          <w:rFonts w:asciiTheme="minorHAnsi" w:hAnsiTheme="minorHAnsi"/>
          <w:noProof/>
        </w:rPr>
        <w:t>4.</w:t>
      </w:r>
      <w:r w:rsidRPr="006A61E2">
        <w:rPr>
          <w:rFonts w:asciiTheme="minorHAnsi" w:hAnsiTheme="minorHAnsi"/>
          <w:noProof/>
        </w:rPr>
        <w:tab/>
        <w:t xml:space="preserve">Liao , Y.S., G.K.; Shi W., </w:t>
      </w:r>
      <w:r w:rsidRPr="006A61E2">
        <w:rPr>
          <w:rFonts w:asciiTheme="minorHAnsi" w:hAnsiTheme="minorHAnsi"/>
          <w:i/>
          <w:noProof/>
        </w:rPr>
        <w:t>featureCounts: an efficient general purpose program for assigning sequence reads to genomic features.</w:t>
      </w:r>
      <w:r w:rsidRPr="006A61E2">
        <w:rPr>
          <w:rFonts w:asciiTheme="minorHAnsi" w:hAnsiTheme="minorHAnsi"/>
          <w:noProof/>
        </w:rPr>
        <w:t xml:space="preserve"> Bioinformatics, 2014. </w:t>
      </w:r>
      <w:r w:rsidRPr="006A61E2">
        <w:rPr>
          <w:rFonts w:asciiTheme="minorHAnsi" w:hAnsiTheme="minorHAnsi"/>
          <w:b/>
          <w:noProof/>
        </w:rPr>
        <w:t>30</w:t>
      </w:r>
      <w:r w:rsidRPr="006A61E2">
        <w:rPr>
          <w:rFonts w:asciiTheme="minorHAnsi" w:hAnsiTheme="minorHAnsi"/>
          <w:noProof/>
        </w:rPr>
        <w:t>(7): p. 923-930.</w:t>
      </w:r>
      <w:bookmarkEnd w:id="3"/>
    </w:p>
    <w:p w14:paraId="7F34FE1D" w14:textId="77777777" w:rsidR="006A61E2" w:rsidRPr="006A61E2" w:rsidRDefault="006A61E2" w:rsidP="006A61E2">
      <w:pPr>
        <w:pStyle w:val="EndNoteBibliography"/>
        <w:ind w:left="720" w:hanging="720"/>
        <w:rPr>
          <w:rFonts w:asciiTheme="minorHAnsi" w:hAnsiTheme="minorHAnsi"/>
          <w:noProof/>
        </w:rPr>
      </w:pPr>
      <w:bookmarkStart w:id="4" w:name="_ENREF_5"/>
      <w:r w:rsidRPr="006A61E2">
        <w:rPr>
          <w:rFonts w:asciiTheme="minorHAnsi" w:hAnsiTheme="minorHAnsi"/>
          <w:noProof/>
        </w:rPr>
        <w:t>5.</w:t>
      </w:r>
      <w:r w:rsidRPr="006A61E2">
        <w:rPr>
          <w:rFonts w:asciiTheme="minorHAnsi" w:hAnsiTheme="minorHAnsi"/>
          <w:noProof/>
        </w:rPr>
        <w:tab/>
        <w:t xml:space="preserve">Gautier, L.C., L; Bolstad, Benjamin, B.; Irizarry, R, </w:t>
      </w:r>
      <w:r w:rsidRPr="006A61E2">
        <w:rPr>
          <w:rFonts w:asciiTheme="minorHAnsi" w:hAnsiTheme="minorHAnsi"/>
          <w:i/>
          <w:noProof/>
        </w:rPr>
        <w:t>affy—analysis of Affymetrix GeneChip data at the probe level.</w:t>
      </w:r>
      <w:r w:rsidRPr="006A61E2">
        <w:rPr>
          <w:rFonts w:asciiTheme="minorHAnsi" w:hAnsiTheme="minorHAnsi"/>
          <w:noProof/>
        </w:rPr>
        <w:t xml:space="preserve"> Bioinformatics, 2004. </w:t>
      </w:r>
      <w:r w:rsidRPr="006A61E2">
        <w:rPr>
          <w:rFonts w:asciiTheme="minorHAnsi" w:hAnsiTheme="minorHAnsi"/>
          <w:b/>
          <w:noProof/>
        </w:rPr>
        <w:t>20</w:t>
      </w:r>
      <w:r w:rsidRPr="006A61E2">
        <w:rPr>
          <w:rFonts w:asciiTheme="minorHAnsi" w:hAnsiTheme="minorHAnsi"/>
          <w:noProof/>
        </w:rPr>
        <w:t>(3): p. 307-315.</w:t>
      </w:r>
      <w:bookmarkEnd w:id="4"/>
    </w:p>
    <w:p w14:paraId="69A222B6" w14:textId="0D1785BA" w:rsidR="006A61E2" w:rsidRDefault="006A61E2" w:rsidP="00755F03">
      <w:pPr>
        <w:spacing w:after="0" w:line="360" w:lineRule="auto"/>
        <w:jc w:val="both"/>
        <w:rPr>
          <w:rFonts w:cs="Arial"/>
          <w:b/>
        </w:rPr>
      </w:pPr>
      <w:r w:rsidRPr="006A61E2">
        <w:rPr>
          <w:rFonts w:cs="Arial"/>
          <w:b/>
        </w:rPr>
        <w:fldChar w:fldCharType="end"/>
      </w:r>
    </w:p>
    <w:p w14:paraId="5A71E492" w14:textId="5E5A9120" w:rsidR="00393C9E" w:rsidRDefault="00393C9E" w:rsidP="00755F03">
      <w:pPr>
        <w:spacing w:after="0" w:line="360" w:lineRule="auto"/>
        <w:jc w:val="both"/>
        <w:rPr>
          <w:rFonts w:ascii="Arial" w:hAnsi="Arial" w:cs="Arial"/>
          <w:b/>
        </w:rPr>
      </w:pPr>
    </w:p>
    <w:p w14:paraId="537E5B88" w14:textId="318A4141" w:rsidR="00393C9E" w:rsidRDefault="00393C9E" w:rsidP="00755F03">
      <w:pPr>
        <w:spacing w:after="0" w:line="360" w:lineRule="auto"/>
        <w:jc w:val="both"/>
        <w:rPr>
          <w:rFonts w:ascii="Arial" w:hAnsi="Arial" w:cs="Arial"/>
          <w:b/>
        </w:rPr>
      </w:pPr>
    </w:p>
    <w:p w14:paraId="14AA3186" w14:textId="77777777" w:rsidR="00EB0C15" w:rsidRDefault="00EB0C15" w:rsidP="00393C9E">
      <w:pPr>
        <w:rPr>
          <w:rFonts w:ascii="Arial" w:hAnsi="Arial" w:cs="Arial"/>
          <w:b/>
        </w:rPr>
      </w:pPr>
    </w:p>
    <w:p w14:paraId="4267B1FB" w14:textId="77777777" w:rsidR="00EB0C15" w:rsidRDefault="00EB0C15" w:rsidP="00393C9E">
      <w:pPr>
        <w:rPr>
          <w:rFonts w:ascii="Arial" w:hAnsi="Arial" w:cs="Arial"/>
          <w:b/>
        </w:rPr>
      </w:pPr>
    </w:p>
    <w:p w14:paraId="3807842A" w14:textId="77777777" w:rsidR="00EB0C15" w:rsidRDefault="00EB0C15" w:rsidP="00393C9E">
      <w:pPr>
        <w:rPr>
          <w:rFonts w:ascii="Arial" w:hAnsi="Arial" w:cs="Arial"/>
          <w:b/>
        </w:rPr>
      </w:pPr>
    </w:p>
    <w:p w14:paraId="4FEBD999" w14:textId="77777777" w:rsidR="00EB0C15" w:rsidRDefault="00EB0C15" w:rsidP="00393C9E">
      <w:pPr>
        <w:rPr>
          <w:rFonts w:ascii="Arial" w:hAnsi="Arial" w:cs="Arial"/>
          <w:b/>
        </w:rPr>
      </w:pPr>
    </w:p>
    <w:p w14:paraId="0C67B427" w14:textId="77777777" w:rsidR="00EB0C15" w:rsidRDefault="00EB0C15" w:rsidP="00393C9E">
      <w:pPr>
        <w:rPr>
          <w:rFonts w:ascii="Arial" w:hAnsi="Arial" w:cs="Arial"/>
          <w:b/>
        </w:rPr>
      </w:pPr>
    </w:p>
    <w:p w14:paraId="4ADA1E5B" w14:textId="77777777" w:rsidR="00EB0C15" w:rsidRDefault="00EB0C15" w:rsidP="00393C9E">
      <w:pPr>
        <w:rPr>
          <w:rFonts w:ascii="Arial" w:hAnsi="Arial" w:cs="Arial"/>
          <w:b/>
        </w:rPr>
      </w:pPr>
    </w:p>
    <w:p w14:paraId="7AF2D25A" w14:textId="77777777" w:rsidR="00EB0C15" w:rsidRDefault="00EB0C15" w:rsidP="00393C9E">
      <w:pPr>
        <w:rPr>
          <w:rFonts w:ascii="Arial" w:hAnsi="Arial" w:cs="Arial"/>
          <w:b/>
        </w:rPr>
      </w:pPr>
    </w:p>
    <w:p w14:paraId="5EA4EEC4" w14:textId="77777777" w:rsidR="00EB0C15" w:rsidRDefault="00EB0C15" w:rsidP="00393C9E">
      <w:pPr>
        <w:rPr>
          <w:rFonts w:ascii="Arial" w:hAnsi="Arial" w:cs="Arial"/>
          <w:b/>
        </w:rPr>
      </w:pPr>
    </w:p>
    <w:p w14:paraId="6385E55D" w14:textId="77777777" w:rsidR="00EB0C15" w:rsidRDefault="00EB0C15" w:rsidP="00393C9E">
      <w:pPr>
        <w:rPr>
          <w:rFonts w:ascii="Arial" w:hAnsi="Arial" w:cs="Arial"/>
          <w:b/>
        </w:rPr>
      </w:pPr>
    </w:p>
    <w:p w14:paraId="4A45F700" w14:textId="77777777" w:rsidR="00EB0C15" w:rsidRDefault="00EB0C15" w:rsidP="00393C9E">
      <w:pPr>
        <w:rPr>
          <w:rFonts w:ascii="Arial" w:hAnsi="Arial" w:cs="Arial"/>
          <w:b/>
        </w:rPr>
      </w:pPr>
    </w:p>
    <w:p w14:paraId="3F2BDE5A" w14:textId="22BD111B" w:rsidR="00393C9E" w:rsidRDefault="00393C9E" w:rsidP="00393C9E">
      <w:pPr>
        <w:rPr>
          <w:rFonts w:ascii="Arial" w:hAnsi="Arial" w:cs="Arial"/>
        </w:rPr>
      </w:pPr>
      <w:r w:rsidRPr="004C1A01">
        <w:rPr>
          <w:rFonts w:ascii="Arial" w:hAnsi="Arial" w:cs="Arial"/>
          <w:b/>
        </w:rPr>
        <w:t>Supplemental Table S1</w:t>
      </w:r>
      <w:r w:rsidRPr="004C1A01">
        <w:rPr>
          <w:rFonts w:ascii="Arial" w:hAnsi="Arial" w:cs="Arial"/>
        </w:rPr>
        <w:t xml:space="preserve">:  </w:t>
      </w:r>
      <w:r>
        <w:rPr>
          <w:rFonts w:ascii="Arial" w:hAnsi="Arial" w:cs="Arial"/>
        </w:rPr>
        <w:t>S</w:t>
      </w:r>
      <w:r w:rsidRPr="004C1A01">
        <w:rPr>
          <w:rFonts w:ascii="Arial" w:hAnsi="Arial" w:cs="Arial"/>
        </w:rPr>
        <w:t xml:space="preserve">amples </w:t>
      </w:r>
      <w:r>
        <w:rPr>
          <w:rFonts w:ascii="Arial" w:hAnsi="Arial" w:cs="Arial"/>
        </w:rPr>
        <w:t>grid for case selection</w:t>
      </w:r>
      <w:r w:rsidRPr="004C1A01">
        <w:rPr>
          <w:rFonts w:ascii="Arial" w:hAnsi="Arial" w:cs="Arial"/>
        </w:rPr>
        <w:t>.</w:t>
      </w:r>
    </w:p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1913"/>
        <w:gridCol w:w="1782"/>
        <w:gridCol w:w="1713"/>
        <w:gridCol w:w="1695"/>
        <w:gridCol w:w="1913"/>
      </w:tblGrid>
      <w:tr w:rsidR="00393C9E" w14:paraId="76BABF59" w14:textId="77777777" w:rsidTr="00393C9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bottom w:val="single" w:sz="4" w:space="0" w:color="auto"/>
              <w:right w:val="single" w:sz="4" w:space="0" w:color="auto"/>
            </w:tcBorders>
          </w:tcPr>
          <w:p w14:paraId="00595DA8" w14:textId="77777777" w:rsidR="00393C9E" w:rsidRPr="004C1A01" w:rsidRDefault="00393C9E" w:rsidP="00393C9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6A99C5" w14:textId="77777777" w:rsidR="00393C9E" w:rsidRPr="004C1A01" w:rsidRDefault="00393C9E" w:rsidP="00393C9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DASL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9A0D0F" w14:textId="77777777" w:rsidR="00393C9E" w:rsidRPr="004C1A01" w:rsidRDefault="00393C9E" w:rsidP="00393C9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HTG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F3CF4B" w14:textId="77777777" w:rsidR="00393C9E" w:rsidRPr="004C1A01" w:rsidRDefault="00393C9E" w:rsidP="00393C9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4C1A01">
              <w:rPr>
                <w:rFonts w:ascii="Arial" w:hAnsi="Arial" w:cs="Arial"/>
                <w:sz w:val="22"/>
                <w:szCs w:val="22"/>
              </w:rPr>
              <w:t>Affy</w:t>
            </w:r>
            <w:proofErr w:type="spellEnd"/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6437BA" w14:textId="77777777" w:rsidR="00393C9E" w:rsidRPr="004C1A01" w:rsidRDefault="00393C9E" w:rsidP="00393C9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4C1A01">
              <w:rPr>
                <w:rFonts w:ascii="Arial" w:hAnsi="Arial" w:cs="Arial"/>
                <w:sz w:val="22"/>
                <w:szCs w:val="22"/>
              </w:rPr>
              <w:t>RNAseq</w:t>
            </w:r>
            <w:proofErr w:type="spellEnd"/>
          </w:p>
        </w:tc>
      </w:tr>
      <w:tr w:rsidR="00393C9E" w14:paraId="00994726" w14:textId="77777777" w:rsidTr="00393C9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4B9EEF" w14:textId="77777777" w:rsidR="00393C9E" w:rsidRPr="004C1A01" w:rsidRDefault="00393C9E" w:rsidP="00393C9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DASL (D)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1D1C59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286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D58755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B58B3E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AB8850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3C9E" w14:paraId="65F24FF9" w14:textId="77777777" w:rsidTr="00393C9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4B275E" w14:textId="77777777" w:rsidR="00393C9E" w:rsidRPr="004C1A01" w:rsidRDefault="00393C9E" w:rsidP="00393C9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HTG (H)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31FB38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237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7F6FEB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248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F560FE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96A2DA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3C9E" w14:paraId="7617C113" w14:textId="77777777" w:rsidTr="00393C9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F2E7F0" w14:textId="77777777" w:rsidR="00393C9E" w:rsidRPr="004C1A01" w:rsidRDefault="00393C9E" w:rsidP="00393C9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4C1A01">
              <w:rPr>
                <w:rFonts w:ascii="Arial" w:hAnsi="Arial" w:cs="Arial"/>
                <w:sz w:val="22"/>
                <w:szCs w:val="22"/>
              </w:rPr>
              <w:t>Affy</w:t>
            </w:r>
            <w:proofErr w:type="spellEnd"/>
            <w:r w:rsidRPr="004C1A01">
              <w:rPr>
                <w:rFonts w:ascii="Arial" w:hAnsi="Arial" w:cs="Arial"/>
                <w:sz w:val="22"/>
                <w:szCs w:val="22"/>
              </w:rPr>
              <w:t xml:space="preserve"> (A)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B8ABEB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137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A82605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115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C76AE0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137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5C0424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3C9E" w14:paraId="128C25C2" w14:textId="77777777" w:rsidTr="00393C9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56FA9B" w14:textId="77777777" w:rsidR="00393C9E" w:rsidRPr="004C1A01" w:rsidRDefault="00393C9E" w:rsidP="00393C9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4C1A01">
              <w:rPr>
                <w:rFonts w:ascii="Arial" w:hAnsi="Arial" w:cs="Arial"/>
                <w:sz w:val="22"/>
                <w:szCs w:val="22"/>
              </w:rPr>
              <w:t>RNAseq</w:t>
            </w:r>
            <w:proofErr w:type="spellEnd"/>
            <w:r w:rsidRPr="004C1A01">
              <w:rPr>
                <w:rFonts w:ascii="Arial" w:hAnsi="Arial" w:cs="Arial"/>
                <w:sz w:val="22"/>
                <w:szCs w:val="22"/>
              </w:rPr>
              <w:t xml:space="preserve"> (R)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D8B3CD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85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766863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74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8F582F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69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36E215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90</w:t>
            </w:r>
          </w:p>
        </w:tc>
      </w:tr>
      <w:tr w:rsidR="00393C9E" w14:paraId="04D61E4D" w14:textId="77777777" w:rsidTr="00393C9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914D0F" w14:textId="77777777" w:rsidR="00393C9E" w:rsidRPr="004C1A01" w:rsidRDefault="00393C9E" w:rsidP="00393C9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D / H / A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245FA29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90" w:type="dxa"/>
            <w:tcBorders>
              <w:top w:val="single" w:sz="4" w:space="0" w:color="auto"/>
              <w:bottom w:val="single" w:sz="4" w:space="0" w:color="auto"/>
            </w:tcBorders>
          </w:tcPr>
          <w:p w14:paraId="619ADC32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115</w:t>
            </w:r>
          </w:p>
        </w:tc>
        <w:tc>
          <w:tcPr>
            <w:tcW w:w="27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FE5A2F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D685C2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3C9E" w14:paraId="12171537" w14:textId="77777777" w:rsidTr="00393C9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5513A4" w14:textId="77777777" w:rsidR="00393C9E" w:rsidRPr="004C1A01" w:rsidRDefault="00393C9E" w:rsidP="00393C9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D / H / A / R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BDF3FBD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90" w:type="dxa"/>
            <w:tcBorders>
              <w:top w:val="single" w:sz="4" w:space="0" w:color="auto"/>
              <w:bottom w:val="single" w:sz="4" w:space="0" w:color="auto"/>
            </w:tcBorders>
          </w:tcPr>
          <w:p w14:paraId="4E9D023C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90" w:type="dxa"/>
            <w:tcBorders>
              <w:top w:val="single" w:sz="4" w:space="0" w:color="auto"/>
              <w:bottom w:val="single" w:sz="4" w:space="0" w:color="auto"/>
            </w:tcBorders>
          </w:tcPr>
          <w:p w14:paraId="786BAA0F" w14:textId="77777777" w:rsidR="00393C9E" w:rsidRPr="004C1A01" w:rsidRDefault="00393C9E" w:rsidP="00393C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4C1A01">
              <w:rPr>
                <w:rFonts w:ascii="Arial" w:hAnsi="Arial" w:cs="Arial"/>
                <w:sz w:val="22"/>
                <w:szCs w:val="22"/>
              </w:rPr>
              <w:t>68</w:t>
            </w:r>
          </w:p>
        </w:tc>
        <w:tc>
          <w:tcPr>
            <w:tcW w:w="27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6801BA" w14:textId="77777777" w:rsidR="00393C9E" w:rsidRPr="004C1A01" w:rsidRDefault="00393C9E" w:rsidP="00393C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6710C10" w14:textId="58C1FC69" w:rsidR="00393C9E" w:rsidRDefault="00393C9E" w:rsidP="00393C9E">
      <w:pPr>
        <w:rPr>
          <w:rFonts w:ascii="Arial" w:hAnsi="Arial" w:cs="Arial"/>
        </w:rPr>
      </w:pPr>
    </w:p>
    <w:p w14:paraId="24FD27C1" w14:textId="1EEAE843" w:rsidR="00393C9E" w:rsidRDefault="00393C9E" w:rsidP="00393C9E">
      <w:pPr>
        <w:rPr>
          <w:rFonts w:ascii="Arial" w:hAnsi="Arial" w:cs="Arial"/>
        </w:rPr>
      </w:pPr>
    </w:p>
    <w:p w14:paraId="34DD2151" w14:textId="2253E523" w:rsidR="00393C9E" w:rsidRDefault="00393C9E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078A38D9" w14:textId="3B82362F" w:rsidR="00393C9E" w:rsidRPr="004C1A01" w:rsidRDefault="00393C9E" w:rsidP="00393C9E">
      <w:pPr>
        <w:rPr>
          <w:rFonts w:ascii="Arial" w:hAnsi="Arial" w:cs="Arial"/>
        </w:rPr>
      </w:pPr>
    </w:p>
    <w:p w14:paraId="170CE5B0" w14:textId="082BC8C2" w:rsidR="00393C9E" w:rsidRDefault="00393C9E" w:rsidP="00EB0C15">
      <w:pPr>
        <w:spacing w:after="0"/>
        <w:rPr>
          <w:rFonts w:ascii="Arial" w:hAnsi="Arial" w:cs="Arial"/>
        </w:rPr>
      </w:pPr>
      <w:r w:rsidRPr="004D548F">
        <w:rPr>
          <w:rFonts w:ascii="Arial" w:hAnsi="Arial" w:cs="Arial"/>
          <w:b/>
        </w:rPr>
        <w:t>Supplemental Figure</w:t>
      </w:r>
      <w:r w:rsidR="003742E0">
        <w:rPr>
          <w:rFonts w:ascii="Arial" w:hAnsi="Arial" w:cs="Arial"/>
          <w:b/>
        </w:rPr>
        <w:t xml:space="preserve">:  </w:t>
      </w:r>
      <w:r w:rsidRPr="004D548F">
        <w:rPr>
          <w:rFonts w:ascii="Arial" w:hAnsi="Arial" w:cs="Arial"/>
        </w:rPr>
        <w:t xml:space="preserve"> Confidence values for the samples analysed by all 4 methods (red points, n=68) compared to the total number of samples in the study (black points, n=286). These plots show that the selected samples demonstrate a range of confidences as seen in the original dataset</w:t>
      </w:r>
      <w:r>
        <w:rPr>
          <w:rFonts w:ascii="Arial" w:hAnsi="Arial" w:cs="Arial"/>
        </w:rPr>
        <w:t>.</w:t>
      </w:r>
      <w:r w:rsidR="00652585">
        <w:rPr>
          <w:rFonts w:ascii="Arial" w:hAnsi="Arial" w:cs="Arial"/>
        </w:rPr>
        <w:t xml:space="preserve"> </w:t>
      </w:r>
    </w:p>
    <w:p w14:paraId="65665F44" w14:textId="553C80D7" w:rsidR="003742E0" w:rsidRDefault="003742E0" w:rsidP="00EB0C15">
      <w:pPr>
        <w:spacing w:after="0"/>
        <w:rPr>
          <w:rFonts w:ascii="Arial" w:hAnsi="Arial" w:cs="Arial"/>
          <w:b/>
        </w:rPr>
      </w:pPr>
    </w:p>
    <w:p w14:paraId="1D3D2B27" w14:textId="09EB403E" w:rsidR="003742E0" w:rsidRDefault="00652585" w:rsidP="00EB0C15">
      <w:pPr>
        <w:spacing w:after="0"/>
        <w:rPr>
          <w:rFonts w:ascii="Arial" w:hAnsi="Arial" w:cs="Arial"/>
        </w:rPr>
      </w:pPr>
      <w:r w:rsidRPr="00652585">
        <w:rPr>
          <w:rFonts w:ascii="Arial" w:hAnsi="Arial" w:cs="Arial"/>
          <w:b/>
        </w:rPr>
        <w:t>1</w:t>
      </w:r>
      <w:r w:rsidR="003742E0">
        <w:rPr>
          <w:rFonts w:ascii="Arial" w:hAnsi="Arial" w:cs="Arial"/>
          <w:b/>
        </w:rPr>
        <w:t>a</w:t>
      </w:r>
      <w:r w:rsidRPr="00652585">
        <w:rPr>
          <w:rFonts w:ascii="Arial" w:hAnsi="Arial" w:cs="Arial"/>
          <w:b/>
        </w:rPr>
        <w:t xml:space="preserve">:  </w:t>
      </w:r>
      <w:r>
        <w:rPr>
          <w:rFonts w:ascii="Arial" w:hAnsi="Arial" w:cs="Arial"/>
        </w:rPr>
        <w:t xml:space="preserve">ABC 4-way Confidence, </w:t>
      </w:r>
      <w:r w:rsidRPr="00652585">
        <w:rPr>
          <w:rFonts w:ascii="Arial" w:hAnsi="Arial" w:cs="Arial"/>
          <w:b/>
        </w:rPr>
        <w:t>1</w:t>
      </w:r>
      <w:r w:rsidR="003742E0">
        <w:rPr>
          <w:rFonts w:ascii="Arial" w:hAnsi="Arial" w:cs="Arial"/>
          <w:b/>
        </w:rPr>
        <w:t>b</w:t>
      </w:r>
      <w:r w:rsidRPr="00652585">
        <w:rPr>
          <w:rFonts w:ascii="Arial" w:hAnsi="Arial" w:cs="Arial"/>
          <w:b/>
        </w:rPr>
        <w:t>:</w:t>
      </w:r>
      <w:r>
        <w:rPr>
          <w:rFonts w:ascii="Arial" w:hAnsi="Arial" w:cs="Arial"/>
        </w:rPr>
        <w:t xml:space="preserve"> UNC 4-way Confidence</w:t>
      </w:r>
      <w:r w:rsidR="003742E0">
        <w:rPr>
          <w:rFonts w:ascii="Arial" w:hAnsi="Arial" w:cs="Arial"/>
        </w:rPr>
        <w:t xml:space="preserve">, </w:t>
      </w:r>
      <w:r w:rsidR="003742E0" w:rsidRPr="00652585">
        <w:rPr>
          <w:rFonts w:ascii="Arial" w:hAnsi="Arial" w:cs="Arial"/>
          <w:b/>
        </w:rPr>
        <w:t>1</w:t>
      </w:r>
      <w:r w:rsidR="003742E0">
        <w:rPr>
          <w:rFonts w:ascii="Arial" w:hAnsi="Arial" w:cs="Arial"/>
          <w:b/>
        </w:rPr>
        <w:t>c:</w:t>
      </w:r>
      <w:r w:rsidR="003742E0">
        <w:rPr>
          <w:rFonts w:ascii="Arial" w:hAnsi="Arial" w:cs="Arial"/>
        </w:rPr>
        <w:t xml:space="preserve">  GCB 4-way Confidence.</w:t>
      </w:r>
    </w:p>
    <w:p w14:paraId="644F8D5A" w14:textId="4110E95F" w:rsidR="003742E0" w:rsidRDefault="003742E0" w:rsidP="00EB0C15">
      <w:pPr>
        <w:spacing w:after="0"/>
        <w:rPr>
          <w:rFonts w:ascii="Arial" w:hAnsi="Arial" w:cs="Arial"/>
        </w:rPr>
      </w:pPr>
    </w:p>
    <w:p w14:paraId="68536DF9" w14:textId="6466BE35" w:rsidR="00393C9E" w:rsidRDefault="00393C9E" w:rsidP="00EB0C15">
      <w:pPr>
        <w:spacing w:after="0"/>
        <w:rPr>
          <w:rFonts w:ascii="Arial" w:hAnsi="Arial" w:cs="Arial"/>
          <w:b/>
        </w:rPr>
      </w:pPr>
    </w:p>
    <w:p w14:paraId="57FF8458" w14:textId="0D27A20F" w:rsidR="00393C9E" w:rsidRDefault="003742E0">
      <w:pPr>
        <w:rPr>
          <w:rFonts w:ascii="Arial" w:hAnsi="Arial" w:cs="Arial"/>
          <w:b/>
        </w:rPr>
      </w:pPr>
      <w:r w:rsidRPr="003742E0">
        <w:rPr>
          <w:rFonts w:ascii="Arial" w:hAnsi="Arial" w:cs="Arial"/>
          <w:b/>
          <w:noProof/>
        </w:rPr>
        <mc:AlternateContent>
          <mc:Choice Requires="wpg">
            <w:drawing>
              <wp:anchor distT="0" distB="0" distL="114300" distR="114300" simplePos="0" relativeHeight="251674624" behindDoc="0" locked="0" layoutInCell="1" allowOverlap="1" wp14:anchorId="74613F12" wp14:editId="62DE4942">
                <wp:simplePos x="0" y="0"/>
                <wp:positionH relativeFrom="column">
                  <wp:posOffset>99391</wp:posOffset>
                </wp:positionH>
                <wp:positionV relativeFrom="paragraph">
                  <wp:posOffset>17918</wp:posOffset>
                </wp:positionV>
                <wp:extent cx="5724939" cy="2345635"/>
                <wp:effectExtent l="0" t="0" r="3175" b="4445"/>
                <wp:wrapNone/>
                <wp:docPr id="21" name="Group 16"/>
                <wp:cNvGraphicFramePr xmlns:a="http://schemas.openxmlformats.org/drawingml/2006/main"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4939" cy="2345635"/>
                          <a:chOff x="0" y="0"/>
                          <a:chExt cx="6681482" cy="2497768"/>
                        </a:xfrm>
                      </wpg:grpSpPr>
                      <pic:pic xmlns:pic="http://schemas.openxmlformats.org/drawingml/2006/picture">
                        <pic:nvPicPr>
                          <pic:cNvPr id="22" name="Picture 22"/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463588" y="272697"/>
                            <a:ext cx="2217894" cy="221789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3" name="Picture 23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536" y="265520"/>
                            <a:ext cx="2232248" cy="223224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4" name="Picture 24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251320" y="261610"/>
                            <a:ext cx="2212268" cy="22122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5" name="TextBox 13"/>
                        <wps:cNvSpPr txBox="1"/>
                        <wps:spPr>
                          <a:xfrm>
                            <a:off x="0" y="0"/>
                            <a:ext cx="791845" cy="25209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4F7FF7F" w14:textId="77777777" w:rsidR="003742E0" w:rsidRDefault="003742E0" w:rsidP="003742E0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1a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6" name="TextBox 14"/>
                        <wps:cNvSpPr txBox="1"/>
                        <wps:spPr>
                          <a:xfrm>
                            <a:off x="2184253" y="7621"/>
                            <a:ext cx="791845" cy="25209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911A2CC" w14:textId="77777777" w:rsidR="003742E0" w:rsidRDefault="003742E0" w:rsidP="003742E0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1b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7" name="TextBox 15"/>
                        <wps:cNvSpPr txBox="1"/>
                        <wps:spPr>
                          <a:xfrm>
                            <a:off x="4463580" y="5543"/>
                            <a:ext cx="792480" cy="25209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49F4918" w14:textId="77777777" w:rsidR="003742E0" w:rsidRDefault="003742E0" w:rsidP="003742E0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1c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4613F12" id="Group 16" o:spid="_x0000_s1026" style="position:absolute;margin-left:7.85pt;margin-top:1.4pt;width:450.8pt;height:184.7pt;z-index:251674624;mso-width-relative:margin;mso-height-relative:margin" coordsize="66814,24977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6AenUxLysAAABfaHH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3cGglJiZdYGXm6u3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6+vr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Dw8O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KiorV1dX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iYmKZmZmurq6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tra2tra2tra2tra2tra2tra2tra2tra2tra2tra2tra2tra2tra2tra2tra2tra2tra2tra2t&#10;ra2urq5/f3+FhYX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ubm7q6ur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FxcW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5ubmfn5/X19f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+/v5ubm4AAAAAAAAQEBC2trb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JyckBAQEAAAAAAAAAAAAzMzP5+fn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op6cAAAAAAAAAAAAAAAAWFhbt7e3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39//wsL/6OjJ0NAAAAAAAAAAAAAAAAAyMjL6+vr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09PT/////&#10;////pKT/ExP/AAD/HR38u7tob28AAAAAAAANDQ2xsbH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Y2NhKSkojIyNTVVXf&#10;ycn/Ghr/AAD/AAD/AAD/KSn98/Oys7OXl5fR0dH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19fU3NzcAAAAAAAAAAABS&#10;GBj/AwP/AAD/AAD/AAD/Bgb/2tr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Nzc0AAAAAAAAAAAAAAAAi&#10;AADzAAD/AAD/AAD/AAD/FBT/6ur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R0dEBAQEAAAAAAAAAAAAK&#10;Dg7gR0f/AAD/AAD/AAD/fX3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39/fi4uL5+fn8/Pw8PDwAAAAAAAAAAABL&#10;TU368/P/mZn/bGz/pqb//Pz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Hx8cyMjIODg43NzfPz8/e3t5RUVEpKSlcXFzk&#10;5OT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y8vIrKysAAAAAAAAAAAA0NDT6+vr////39/f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b29usrKzR0dHT09MAAAAAAAAAAAAAAAAEBATX19f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39/f/////////&#10;/f3/paX/Z2f/kJD/9vaztbUTExMAAAAJCQllZWUMDAwAAAAAAAAAAAAKCgrg4OD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s7OxlZWUnJydKSkrP1NT/&#10;jY3/AAD/AAD/AAD4Tk4rLCwAAAAAAAAAAAALCwsvLy8AAAAAAAAAAABaWlr8/Pz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+/v5gYGAAAAAAAAAAAAAwISH3&#10;Fhb/AAD/AAD/AAD7AAA0AAAAAAAAAAAAAAAAAACpqal2dnZDQ0N3d3fv7+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r6+sUFBQAAAAAAAAAAAAXAADs&#10;AAD/AAD/AAD/AAD/AABEAAAAAAAAAAAAAAAEBATY2Nj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s7OwVFRUAAAAAAAAAAAADAQHS&#10;DAz/AAD/AAD/AAD/FhaWeHgCAgIAAAAAAABra2v9/f3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+/v5cXFwAAAAAAAAAAAAkKirr&#10;s7P/JSX/AAD/ExP/nZ3///+7u7uCgoKpqan7+/v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q6upeXl4kJCRERETMzMz/&#10;////7Oz/x8f/4eH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39/fY2Njs7Oz////////////19fX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W1tY3NzcICAgeHh6oqKj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8/PxHR0cAAAAAAAAAAAARERHg4OD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r6+sTExMAAAAAAAAAAAAAAACxsbH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x8fH6+vr6+vofHx8AAAAAAAAAAAAAAADCwsL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y8vJoaGgdHR0xMTG3t7eHh4cAAAAAAAAAAABAQED29vb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4eHgAAAAAAAAAAAAPDw/Y2NiXl5dRUVF3d3fo6Oj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8/PwrKysAAAAAAAAAAAAAAACYmJj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K&#10;ysp/f3+Xl5fu7u41NTUAAAAAAAAAAAAAAACenp7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6uroM&#10;DAwAAAAAAABKSkp+fn4AAAAAAAAAAAAWFhbh4eH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9/f1CQkIA&#10;AAAAAAAAAAAAAAClpaWHh4cxMTFHR0fDw8P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6+vopKSkA&#10;AAAAAAAAAAAAAACPj4/////8/Pz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VVVUA&#10;AAAAAAAAAAAAAAC7u7v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m5ubw8PD////U1NQn&#10;JycAAAACAgJqamr8/Pz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u7u5ZWVkSEhIgICCampr////r&#10;6+u0tLTHx8f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GxsZqamp0dHTZ2dl4eHgAAAAAAAAAAAAFBQXMzMz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z8/O2&#10;tra8vLz39/f////y8vK1tbW9vb37+/vJyckMDAwAAAAAAAAbGxsXFxcAAAAAAAAAAAAAAACMjIz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7+/v9/f3////o6Og6OjoA&#10;AAAAAABLS0vW1tY6OjoAAAAAAABSUlJQUFAAAAAAAAAAAAAAAAAAAAAAAAAAAAAAAAAAAACZmZn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+/v6WlpYwMDA1NTWnp6d/f38AAAAA&#10;AAAAAAAAAAAfHx8AAAAAAAAAAAAAAAAAAAAAAAAAAAAAAAAAAAAaGhoAAAAAAAAAAAAcHBzi4uL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v7//f3///+wsbEAAAAAAAAAAAAFBQUWFhYAAAAA&#10;AAAAAAAAAAAAAAAAAAAAAAAAAAAAAAAGBgYAAAAAAAAAAAAAAAClpaWgoKBERERZWVnNzc3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ra3/OTn/NDT/lpZXWVkAAAAAAAAAAAAAAAAAAAAAAAAA&#10;AAAAAAAAAAALCwsAAAAAAAAAAAAAAAB4eHhYWFgDAwMICAhlZWX6+vr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y8v/CAj/AAD/AAD/AABoDAwAAAAAAAAAAAAAAABEREQlJSUA&#10;AAAAAAAsLCy3t7cdHR0AAAAAAAAqKiro6Oj+/v7Ozs7V1dX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3t7/2tr/////e3v/AAD/AAD/AAD/AAC9BwcAAAAAAAAAAAAAAAC8vLzh4eGK&#10;ioqRkZHk5OT////b29uJiYmSkpLm5u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f3/eXn/Dg7/CQn/XFz/bGz/AAD/AAD/AAD/AAD7SkqOkpIoKCgtLS2Wlp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y8vLu&#10;7u7/////tbX/AAD/AAD/AAD/AAD/Q0P/CQn/AAD/AAD/AAD/mZn////39/f5+fn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ZmZkiIiIb&#10;GxtueHj2cHD/AAD/AAD/AAD/AAD/Q0P/oaH/Kir/JCT/fn7/+vr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g4OBtbW1WVlapqanFxcUDAwMAAAAA&#10;AAAAAACOGRn/AAD/AAD/AAD/AAD/UVH/////9/f/9P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u7u4uLi4AAAAAAAABAQEkJCQAAAAAAAAA&#10;AAAAAABAISH/HR3/AAD/AAD/BQX/t7f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oqKgAAAAAAAAAAAAAAAAAAAAAAAAAAAAA&#10;AAAAAABHTU3/1NT/ZGT/XFz/t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39/j////8+/m9vLrExsj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bm5sAAAAAAAAAAAAAAAAODg4MDAwAAAAA&#10;AAAAAACioqL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y7+xbVlEpKiqVmZ5rZl4qLC0lJCJtdnz9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R0dEGBgYAAAAAAAAAAABiYmK+vr5FRUU9&#10;PT2Wlpb+/v7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+Lg3pMUlnBwcA0LypMU1r19/nq5+M0MTDM09r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VlZUWFhYICAhCQkLh4eH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9gV1GzvMX///98c2uPmKL///////9nYFulr7n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l5eXY2Nj7+/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+DenJXX2fR0NA4MSxUXGX8/f/w7Og1MjDI0Nf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s6eVLRkIkIySJjZFdWFIyMzUpJiVla3P8/f7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+/v66urqkpKTe3t7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v3u7u/////29fKvrKy4u73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8/PxnZ2cAAAAAAAAYGBjDw8P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g39719vf/////////////////////////&#10;///////19fXz8/Pz8/Pz8/Pz8/P09PRpaWn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AwMAAAAAAAAAAAAAAAABBQUH9/f3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fpNR0TIztX/////////////////////////&#10;///w8PBoaGhZWVlaWlpaWlpaWlpaWlo3Nzfp6en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ampoAAAAAAAAAAAAAAAAfHx/19fX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l5eT3+Pn/////////////////////////&#10;///+/v739/f39/f39/f39/f39/f39/dqamr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9vb0AAAAAAAAAAAAAAAA9PT39/f3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h4N7BwL+4uLjJysrv8fP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6+vpZWVkAAAAAAAAODg64uLj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29PFrZWAmJiYyMjI1NTUuLS0pKiyepav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5+fmoqKiRkZHS0tL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+RiH9FS1Hg4uT7+/v+/v749/fDvrooKSnU2+D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5+fn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9fVk+yusP///////////////////9jXFamr7r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g4ODPz8/2&#10;9vb////GxsZCQkIrKytycnLz8/P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+LgnlQV13o6+z////////9/PzOysYqKSnQ193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UlJQSEhIEBAQ1&#10;NTW8vLwfHx8AAAAAAAAAAAB1dXX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z8e5dWVMlJiY4OTk8PT0zMjMmJyiQl53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V1dUICAgAAAAAAAAA&#10;AAAQEBAAAAAAAAAAAAAAAAAhISH19fX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X1dSzsrGpqam7vL7n6ev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kpKQAAAAAAAAAAAAA&#10;AAAAAAAAAAAAAAAAAAAAAAAjIyP29v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5+fnp6en///+9vb0AAAAAAAAAAAAA&#10;AAAZGRkXFxcAAAAAAAAAAABvb2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GxsY1NTUVFRVHR0fV1dVCQkIAAAAAAAAA&#10;AACamprFxcU4ODgjIyNnZ2fw8PD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v7+8lJSUAAAAAAAAAAABISEjp6el7e3tfX1+n&#10;p6f+/v7////8/Pz09P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Dw8MAAAAAAAAAAAAAAAAKCgrk5O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MzMwBAQEAAAAAAAAAAAARERHn5+f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b29u8vLzj4+P////////a2tq8vLzk5OT8/Pw+Pj4AAAAAAAAAAABgYGD9/f3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ioqIREREAAAAYGBi5ubmkpKQQEBAAAAAZGRm4uLjk5ORhYWE6Ojp0dHTv7+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o&#10;6OgVFRUAAAAAAAAAAAAYGBgREREAAAAAAAAAAAAnJyf39/f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J7e3upqanD&#10;w8MAAAAAAAAAAAAAAAAAAAAAAAAAAAAAAAAAAAAHBwfb29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39/fb29vx8fH///+NjY0AAAAAAAAAAABI&#10;SEgNDQ0AAAAAAAAAAAADAwMCAgIAAAAAAAAAAAAWFhbs7Oz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S0tI1NTUKCgomJiajo6MfHx8AAAAAAAAAAAAJ&#10;CQlCQkIAAAAAAAAAAACDg4Nubm4AAAAAAAAAAACEhI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5+fne3t7z8/P///89PT0AAAAAAAAAAAAGBgYDAwMAAAAAAAAAAAAA&#10;AAC8vLyjo6NxcXGqqqr////6+vqdnZ1ycnKsrKz+/v7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W1tY6OjoMDAwpKSmampoTExMAAAAAAAAAAAAAAAAAAAAAAAAAAAAAAAAP&#10;Dw/j4+P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8&#10;/Pybm5tcXFyEhITq6upGRkYAAAAAAAAAAAAJCQkEBAQAAAAAAAAAAAAGBgaBgYEXFxcAAAAMDAyV&#10;lZX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C&#10;goIAAAAAAAAAAAA1NTUPDw8AAAAAAAAAAAABAQEvLy8AAAAAAAAAAABISEj////g4OCzs7PX19f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v7+8a&#10;GhoAAAAAAAAAAAAAAAAAAAAAAAAAAAAAAAAAAADDw8ONjY1KSkp1dXXq6ur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n5+cQ&#10;EBAAAAAAAAAAAAACAgIxMTEAAAAAAAAAAABCQkL4+Pj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6+vo9&#10;PT0AAAAAAAAAAAASEhLb29uJiYlGRkZvb2/n5+f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N&#10;zc0sLCwDAwMYGBikpK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y8vLPz8/n5+f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U1NSVlZWurq75+fn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9/f2dnZ1OTk5oaGjf39/CwsIREREAAAAAAABYWFj6&#10;+vr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Xl5cAAAAAAAAAAAAsLCwyMjIAAAAAAAAAAAAAAAC4&#10;uLj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8/PwxMTEAAAAAAAAAAAAAAAAAAAAAAAAAAAAAAAAAAACW&#10;lp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6+vooKCgAAAAAAAAAAAAAAAADAwMAAAAAAAAAAAAAAAC9&#10;vb3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lZWUAAAAAAAAAAAAKCgqVlZUZGRkAAAAAAABhYWH7&#10;+/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m5uZJSUkKCgobGxuYmJj////d3d2goKC4uLj8/Pz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9/f3b29vr6+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rq6tZWVlycnLg4OD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ioqIAAAAAAAAAAAAsLCzs7Oz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9/f03NzcAAAAAAAAAAAAAAACioqL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7+/sqKioAAAAAAAAAAAAAAACTk5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jY2MAAAAAAAAAAAADAwPJycn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j4+NBQUEFBQUTExOKior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6+vrT09Pj4+P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q6urw8PD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39/du&#10;bm4XFxcfHx+Ojo7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QkJAA&#10;AAAAAAAAAAAAAAC7u7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EREQA&#10;AAAAAAAAAAAAAAB0dH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z9PT/&#10;///////q6Ofr7e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PT08A&#10;AAAAAAAAAAAAAACAgID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8+/hrY15lbHX/&#10;//////+XjoUfISTCyM7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srKwA&#10;AAAAAAAAAAANDQ3R0dH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+hmI8tMTbS1dv/&#10;///////18/GRioIsMDXw9Pf/////////////////////////////////////////////////////&#10;//////////////+ln5qHi5D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g&#10;oKBAQEBLS0u8vLz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VTkmzu8P/////&#10;//////////////9KREC4wcr/////////////////////////////////////////////////////&#10;//////////////96cGkKCw1YXWLh5Of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5PSUXL0dj/////&#10;//////////////9nX1mor7n/////////////////////////////////////////////////////&#10;//////////////93bWh3foeAenQmJyiAhYni4+X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pYVqQmaL/////&#10;///////////9+vc5NjPI0Nj/////////////////////////////////////////////////////&#10;//////////////92bGZ+h5L////Hw75OS0kjIiNISUt1d3vn6uz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Mxb4fICCorLHr&#10;7O3z8/Pa2NVgWlNCSVH6+/3/////////////////////////////////////////////////////&#10;//////////////9yaGJ5go3////////////a19SYlZRmZWjc3+T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+oo50iIB8Z&#10;GhoeHh0YGBhNUlbl6Oz/////////////////////////////////////////////////////////&#10;//////////////+UjIeYn6j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v7uzB&#10;wMC3t7fb3N7////9/Pv3+Pn/////////////////////////////////////////////////////&#10;////////////////////////////////////////////////////////////////////////////&#10;//////////////////////////////9wcHD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08vGZlI4vLy/K0dn/////////////////////////////////////////////////////&#10;/////////////////////////////////////////vyPi4nc4OT/////////////////////////&#10;///4+PisrKyioqKioqKioqKioqKioqJPT0/m5u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9vb1gYGBra2vR0dH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g&#10;3Np/fHcmJSQqLC2JjZLz9ff/////////////////////////////////////////////////////&#10;/////////////////////////////////////////vx8eHbX2+D/////////////////////////&#10;///09PSZmZmQkJCRkZGRkZGRkZGRkZFJSUnn5+f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/v78ICAgAAAAAAAAYGBjb29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Py8djYFwh&#10;ICE3NTU2OkP2+fr/////////////////////////////////////////////////////////////&#10;////////////////////////////////////////////////////////////////////////////&#10;//////////////////////////////9wcHD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WVlYAAAAAAAAAAAAAAAB+fn7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+AeHMhIiN4fYDa&#10;3eDf2NFJS1P/////////////////////////////////////////////////////////////////&#10;///////////////////f3NmBfntUU1JMTExeX2CanaH2+Pn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HR0cAAAAAAAAAAAAAAABvb2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+QiIMsLS1iZme+&#10;wsXWz8lKTFT/////////////////////////////////////////////////////////////////&#10;///////////////SzccnJiVfYGKNjo6UlJSCgYFCPz1MUln2+Pr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EhIQAAAAAAAAAAAAAAACrq6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j4d6IhH8y&#10;MC8mJSQpLTTh5Ob/////////////////////////////////////////////////////////////&#10;//////////////9tZVyGj5f////////////////+/fpEQDy4wMn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w8PBUVFQGBgYMDAxvb2/7+/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3&#10;9fSvrKhRTkogICBZXWLn6+//////////////////////////////////////////////////////&#10;//////////////9lXFWfqLH///////////////////9UTkmut8H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+/v7U1NTc3Nz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U0c1ta2rS2N7/////////////////////////////////////////////////////&#10;//////////////+8ta0lJieMj5K8vb3FxcW0s7JrZ2MxNzvs8PP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9/PuzsKxw&#10;b25jZGSLjpHj5ur/////////////////////////////////////////////////////////////&#10;//////////////////+8t7JRT00xMTEsLCw4ODpqbXHd4uX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49vNYUUsfISJR&#10;UlNaWVk6OTcbHh+zu8H/////////////////////////////////////////////////////////&#10;///////////////////////////8/Pz5+fn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+hmI81O0Hp7O//&#10;//////////+qopkwNDj09/n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lXVaiq7T/////&#10;//////////////5FQj/O1dz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eVlSzu8T/////&#10;//////////////9WT03AydH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fVlW4wMn/////&#10;//////////////9ZUE/BydH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bUU0zNTlQUFBP&#10;T09PT09PT09QT08VFBfFzdX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29va8vLzExMT8/Pz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+5tLKFhYWDg4OE&#10;hISEhISEhISDg4OKjI7n6+7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p6ek9PT0AAAAAAABSUlL09P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5eXkAAAAAAAAAAAAAAACampr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ISEgAAAAAAAAAAAAAAABnZ2f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mZmYAAAAAAAAAAAAAAACIiIj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p6emenp6mpqbw8PDT09MWFhYAAAAAAAAnJyfj4+P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29fKK&#10;iIRdXV1dXV1dXV1eYGPd4uf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f398qKioAAAAAAAA4ODjv7+/W1taAgICKiorj4+P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SiIAl&#10;KSx8fHx+fn5+fn5+gILk6Ov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xcXEAAAAAAAAAAAAAAAC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9rY1yi&#10;q7T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LS0sAAAAAAAAAAAAAAABkZG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+uLFs&#10;b3Tn6Ory8vLx8fHx8vL8/P3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0dHQAAAAAAAAAAAAAAACNjY3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g3Ncd&#10;FxQcHR8pKSkoKCgpKy/S2N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f398qKioAAAAAAAA5OTnr6+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93bmZf&#10;ZWzR0dHS0tHR0dHS0tP19/j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p6emfn5+mpqbw8PD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98dG2f&#10;p7D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Fvrc0&#10;NjaYmpysrKyrq6urrK7u8PL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Q&#10;0NDNzc37+/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vp6I9&#10;PTw5OTk8PDw7Ozs7PUHW3OH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4+PhiYmIF&#10;BQUDAwNJSUnt7e3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9/Pvz8/P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jo6MAAAAA&#10;AAAAAAAAAACAgID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+Z&#10;k40xLy4nJyc7PkHBx8z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oaGgAAAAA&#10;AAAAAAAAAABISEj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7tKwk&#10;Jymzt7nT0tKQi4UqLjLp7vL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EhIQAAAAA&#10;AAAAAAAAAABgYGD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9vZ2CW&#10;n6j///////////9ZUkyvt8H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e3t4eHh4A&#10;AAAAAAAODg7IyMj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90bGSM&#10;lZ7///////////9RS0azu8T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Z2dl0&#10;dHRwcHDJycn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Iwboh&#10;ISKXmp25ubh1cGovNDnu8vX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+u&#10;qqVEQ0E1NTVVV1rV2d3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PiIOs&#10;tLv////+/v7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GfnaF&#10;jZT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ro5wK&#10;Cgk5OzxOTk5NTU1NT1Pa3+T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b2tj19vfPy8mY&#10;mJiUlJSSkpKSkpKTlJbo7O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5OSETU2+KspKCy&#10;usL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qYlk2OT0uKigt&#10;MDVZWVlYWFhYWFhZW17c4eb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u6+eYlZRBOzhG&#10;SlCIiIiHh4eHh4eIiYvm6e3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Y1NLb&#10;3uP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19fXz8/P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RzcmqrbH/&#10;//////+xq6WGio/6+/3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ZmZknJycjIyN9fX36+vr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a1M4cGBd+hY7/&#10;///////AubMpJSFpcHj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AwMACAgIAAAAAAAAAAACZmZn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tZV14gYn/////&#10;///////////q5N4rKinU2+H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ycnIAAAAAAAAAAAAAAABISEj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PSEXK0dj/////&#10;//////////////9iW1Wpsbr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5eXkAAAAAAAAAAAAAAABOTk7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VTkm7wsr/////&#10;//////////////9XUUyyusP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KysoICAgAAAAAAAAAAACmpq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+VjINMU1r6+/3/&#10;///////////JwrslJynl6u7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urq48PDw3NzeUlJT9/f3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18u5EPzozNTh8&#10;fn+MjIthX1wZGBiUnKT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+/v7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18vCMiYZE&#10;REM6OjphY2XDx8r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+MhIBCQkJERERE&#10;RERERERGR0dMTExISU3X3eP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Cvrybm5ucnJyc&#10;nJyioqKLiIUMCAUeJCrg5en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NycQ0MS5ZYGTn6+3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+/fuJ&#10;g30YGhqPlpv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k4d5PS0Yy&#10;NzrM0tb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++ubUgHRk/R0zO&#10;0dPi4uLd3d3d3d3d3d74+fr/////////////////////////////////////////////////////&#10;//////////////////////////////////7r6+v5+vv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4OD/fHz/dXX/y8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sYl0REhIpKSon&#10;JiYkJCQkJCQkJCQlJyvR2N7/////////////////////////////////////////////////////&#10;///////////////59/RxbWiaoajm4t1GQj8iIiMyNDWxt7z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5eX/Jib/AAD/AAD/Dg7/xcX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29fTv7+/u7u7u&#10;7u7u7u7t7e3q6uro6On6+/z/////////////////////////////////////////////////////&#10;//////////////+WjYQxNjzW2dxWT0dtdHvZ2tqtqKIoKSvd4+j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ior/AAD/AAD/AAD/AAD/Vl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h397Ozs7Pz8/P&#10;z8/Ozs7V1tb09fb/////////////////////////////////////////////////////////////&#10;//////////////9fV1CxusP//fc7Ojru8/n///////9hWVWosbv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k5OTY2Nj8/v7/d3f/AAD/AAD/AAD/AAD/QED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1bGcdHR0eHh4e&#10;Hh4eHh4bGxsgIyWqsLf/////////////////////////////////////////////////////////&#10;//////////////+AeG9pcnr///9lYVzBydD////18u85NjTEzNP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8UFBQICAhETEzkkJD/AAD/AAD/AAD/AAD/dn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08/Pt7e3t7e3t&#10;7e3t7u3o5+afmZIfISXm6+//////////////////////////////////////////////////////&#10;///////////////o4984MzBMT1FbV1QYGRxbW1wxLitcY2r7/f7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Ly8sEBAQAAAAAAAAAAABjYGD/aWn/AwP/AAD/QED/6Oj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9AOjWzu8T/////////////////////////////////////////////////////&#10;///////////////////x7+ycmpZoZ2deXl1kZmelp6v7/P7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SkpIAAAAAAAAAAAAAAAAnKSn5+vr/y8v/x8f/+Pj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9MRD+rsrz/////////////////////////////////////////////////////&#10;///////////////////////////////////////////9/f3+/v7/////////////////////////&#10;//////////////////////////////9wcHD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mpqYAAAAAAAAAAAAAAAA3Nzf9/f3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j3tggHx/Q197/////////////////////////////////////////////////////&#10;/////////////////////////////////////////ftbVVPM0tj/////////////////////////&#10;///y8vJ4eHhpaWlqampqampqampqamo8PDzo6Oj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s7OwrKysAAAAAAAAAAACenp7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+dl5RfX19gYGBg&#10;YGBhYWFXVlQfHRteZW39/v//////////////////////////////////////////////////////&#10;//////////////////////////////////////////26uLfq7O//////////////////////////&#10;///6+vrV1dXS0tLS0tLS0tLS0tLS0tJeXl7l5eX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d3d1sbGxZWVmnp6f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+ln5tpampsbGxs&#10;bGxra2t1dneqrbH6+/z/////////////////////////////////////////////////////////&#10;///////////////////////////v7u7p6er09PX/////////////////////////////////////&#10;//////////////////////////////9ubm7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Mx8TGyM7/////////////////////////////////////////////&#10;//////////////////6knpk9OzgnJyclJSUqKitQU1bP09f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+nnZicoKr/////////////////////////////////////////////&#10;//////////////+upp4oKy6srbDX19fc3NzOzcyHg38rLjLm6u7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+qoZygpK3/////////////////////////////////////////////&#10;//////////////9iWVKnsLj///////////////////9bVE+rtL3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+qoZygpK3/////////////////////////////////////////////&#10;//////////////91bGR4gYn////////////////08e87NzS+x8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+qoZygpK3/////////////////////////////////////////////&#10;///////////////f2tQzMCxDRkhtbm93d3dmZWQxLy5cZGr6+/3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+qoZygpK3/////////////////////////////////////////////&#10;///////////////////u7OmenJpzcnFnaGh9foC3ubz8/v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Z2Nf19vf+/v7+&#10;/v7///////////////////+onpmdoav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NR0PT2uGmnZim&#10;rbb////////////////////k4d/h4uX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tZFwyNTgrJyUq&#10;LTFUVFRTU1NSUlJTVVjb4OX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v7eqcmphCPDlH&#10;TFKLi4uKioqKiomKi47m6u7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b2Nbm&#10;6e7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6+PaC&#10;fnpJSUhHR0dHR0dISk3Y3uP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VjYQo&#10;LDGSk5WYmJiYmJiYmZvq7fD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9qYluj&#10;rLX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noJhz&#10;eYD8/f7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xqaIK&#10;CQguLzE+Pj49PT0+QETW3OL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X09Gt&#10;ra6wsLCwsLCtra2nqKrs7/L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8&#10;+viwrquXl5fCxcj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t6uU8&#10;ODM1ODpQT04lIyFpcXj+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OhXxY&#10;YGj9///////q5uIzMTDM1Nv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9qYVun&#10;r7j///////////9mXlinrrj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+SiYBT&#10;WmL6+/z////m4d0wLi3O1dv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w7OhC&#10;PTgxMjNKSUkjISBxeH/+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6+vrz&#10;8/P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2&#10;9fOysK+dnZ7Nz9L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1tbUyMjIg&#10;ICBpaWny8vL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LxsGjp6r/&#10;//////+2sKqChov4+vz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y8vKVlZV9fX3IyMjh4eEQEBAAAAAA&#10;AAAAAAB2dn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W0MoaFhWDi5P/&#10;///////Fv7gvKyZiaXL+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39/dJSUkAAAAAAAAMDAxQUFAAAAAAAAAA&#10;AAAAAAApKSn5+f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qYlp+h4//////&#10;///////////u6eMtLCrS2d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19fWbm5uDg4PMzMy5ubkAAAAAAAAAAAAAAAAAAAAAAAAAAAAA&#10;AAAAAAAuLi77+/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PSEXL0dj/////&#10;//////////////9jXFapsLr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y8vLf39/7+/v+/v5QUFAAAAAAAAAODg5LS0sAAAAAAAAAAAAAAAARERETExMAAAAA&#10;AAAAAACBgYH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9VT0q4wcn/////&#10;//////////////9VT0qzvMT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GxsalpaXV&#10;1dX///+4uLgnJycMDAxAQECPj48AAAAAAAAAAAAAAAACAgIAAAAAAAAAAAAAAABQUFDExMRCQkIw&#10;MDB7e3v29v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+ZkYdHTVP2+Pr/&#10;///////////Cu7QlJyrn7PD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n5+dqampBQUF7e3vz8/OIiIgEBAQAAAAO&#10;Dg6SkpIiIiIAAAAAAAAAAAABAQEAAAAAAAAAAAAAAAAiIiJqamoEBAQAAAAkJCTOzs7////////7&#10;+/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39PFLRkAsLjFx&#10;c3SCgoFYVVIYFxico6v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U1NSpqanQ0ND9/f1FRUUAAAAAAAAAAABGRkYREREAAAAAAAAA&#10;AAACAgIAAAAAAAAAAAAAAAAAAAAAAAAAAAAAAAAAAABHR0f////Jycm2trbq6ur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39fOWko9N&#10;TExCQkJrbW/JzdD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mpqYODg4AAAAJCQlgYGAGBgYAAAAAAAAAAAAAAAAAAAAAAAAAAAAA&#10;AAAAAAAAAAAAAAAAAAAAAAAYGBhiYmICAgIAAAAfHx/Jycn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2dn/rq7/0tLv9PQfHx8AAAAAAAAAAAAAAAAAAAAAAAAAAAAAAAAAAAAAAAAAAAAAAAAA&#10;AAAeHh45OTkAAAAAAAAAAABxcXH////FxcWysrLm5u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rKz/ERH/AAD/CgrZbGwFDQ0AAAAAAAAAAAABAQECAgIAAAAAAAAAAABDQ0Nzc3MAAAAAAAAF&#10;BQWenp7q6upubm5JSUmFhYX19fX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8vL/JCT/AAD/AAD/AADwAAAdAAAAAAAAAAAAAAAPDw+goKAxMTERERE+Pj7X19f///+ysrKPj4/D&#10;w8P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3Nz/CAj/AAD/AAD/AAD/BASQUlICBAQAAAAAAAB5eXn////29vbk5OT8/Pz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7u7/Ghr/AAD/AAD/AAD/CAj/39+7v7+JiYm0tLT+/v7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kJD/AQH/AAD/AAD/cnL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uLj/hYX/rq7//f3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JycmWlpa+vr7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hoaEICAgAAAABAQF/&#10;f3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x8fEgICAAAAAAAAAAAAAJ&#10;CQna2tr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f398KCgoAAAAAAAAAAAAA&#10;AAC8vLz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z8/MiIiIAAAAAAAAAAAAJ&#10;CQnc3Nz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hoaEJCQkAAAABAQF/&#10;f3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KysqYmJi+vr7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8fH/dXX/Ozv/YWH/4OD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c3NygoKC7vLz+/f3/Zmb/AAD/AAD/AAD/Ojr/9fX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/v78WFhYAAAAAAABpVFT8FRX/AAD/AAD/AAD/AAD/xcX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9/f0/Pz8AAAAAAAAAAAASAADtAAD/AAD/AAD/AAD/AAD/wcH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k5OTx8fH/////&#10;///////k5OTy8vL6+vodHR0AAAAAAAAAAAADAAC8Bgb/AAD/AAD/AAD/ISH/7e3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p6elSUlIREREiIiKmpqbs&#10;7OxQUFAREREjIyOnp6dCQkIAAAAAAAAAAAAAAAC9nZ3/S0v/Fhb/NDT/wsL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nZ2cAAAAAAAAAAAAQEBBB&#10;QUEAAAAAAAAAAAASEhKRkZETExMAAAAAAABcXFz6////////6ur/+vr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4+PglJSUAAAAAAAAAAAAAAAAA&#10;AAAAAAAAAAAAAAAAAACioqLW1taRkZGtra36+vr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8/PwwMDAAAAAAAAAAAAAAAAAA&#10;AAAAAAAAAAAAAAAAAACpqan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39vb39/j////////LycacnJzEx8r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8/PzPz8/a2tr///+QkJAAAAAAAAAAAAArKyt3&#10;d3cAAAAAAAAAAAAmJibq6ur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+FfXeKk53///+blIwYGRk8PDsgIB94gYf+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r6+tISEgEBAQLCwtycnL5+fmSkpJDQ0NdXV3V1dX+&#10;/v6QkJBCQkJfX1/W1t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90amR8hZH69/MuKyq+xs3////i3tkuLCzP1tz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3d3cAAAAAAAAAAAAAAACysrL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91a2WEjpv79e1FRkr9//////////9mXlqmsLr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89PT0AAAAAAAAAAAAAAAB2dn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94bWYzOD6goaE/PTzHztT////g3NgtLCrJ0dj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SUlIAAAAAAAAAAAAAAACPj4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Y1NGFg4FQT08rKih9h5D8+fUxKyZmbnb9/v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oHBwcAAAAAAAAgICDi4uL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39/Xy8/T8+/rU1NT/////////////////////////////////&#10;//////////////////////////////9ubm7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9vb1kZGRzc3Pa2tr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Y19bz9PX/////////////////////////&#10;///+/v7u7u7q6urr6+vr6+vr6+vr6+tmZmbk5O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fpOSEbIztX/////////////////////////&#10;///w8PBqampcXFxdXV1dXV1dXV1dXV04ODjp6en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x8fH29vb////////Ly8t1dXWCgoLh4eH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s7Oz5+vv/////////////////////////&#10;///////+/v7+/v7+/v7+/v7+/v7+/v5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5+fl5&#10;eXkeHh4nJyednZ3IyMgODg4AAAAAAAAnJyfl5eX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X1tOzsrGpqaq7vL3n6ev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S0tJ7e3uFhYXk5OSampoA&#10;AAAAAAAAAAAHBwclJSUAAAAAAAAAAAAAAACMjIz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z8e1eWVQoJyc4OTk8PDwyMjImJyiUmaD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Nzc0TExMAAAAAAAArKysvLy8A&#10;AAAAAAAAAAAAAAAAAAAAAAAAAAAAAAAAAAB0dH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+Lg3pMU1rq6+z////////9/PzOysUqKirR193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h4eGFhYWEhITb29tlZWUAAAAAAAAAAAAAAAAAAAAA&#10;AAAAAAAAAAAAAAAMDAwAAAAAAAAAAAAAAACpqan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9fVlCyusT///////////////////9jXFamr7r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i4uIlJSUAAAAAAAAdHR0hISEAAAAAAAAAAAAAAAAhISEC&#10;AgIAAAAAAAAKCgq1tbVEREQAAAAEBARiYmL4+Pj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+QiH9IT1Tg4uT7+/z////49/fEv7soKCjU2uD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AgIAAAAAAAAAAAAAAAAAAAAAAAAAAAAAAAAAAAAChoaGh&#10;oaE4ODhCQkKzs7P////39/fDw8PNzc3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29PFpY14lJiYxMjI1NTUvLi4qKyyaoaf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kZGQAAAAAAAAAAAAAAAA5OTlGRkYAAAABAQFXV1f39/f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h4N/BwL+3t7fJycvv8fL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Xl5cAAAAAAAAAAAAAAACCgoL6+vrAwMDIyMj9/f3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z8/NOTk4AAAAAAAA/Pz/p6en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29vawsLCurq7v7+/////7+/u/v7+/v7/39/f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U1NRs&#10;bGxmZmbFxcX19fVEREQAAAAAAAAxMTHj4+P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d3d0bGxsA&#10;AAAAAAAQEBBcXFwAAAAAAAAAAAAAAABzc3P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k5OR5eXloaGi+vr6FhYUAAAAA&#10;AAAAAAAAAAAAAAAAAAAAAAAAAAAAAABISEj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u7u4wMDAAAAAAAAAJCQkiIiIAAAAA&#10;AAAAAAAAAAAAAAAAAAAAAAAAAAAAAABsbGz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+goKAAAAAAAAAAAAAAAAAAAAAAAAAA&#10;AAAAAAAAAABubm46OjoAAAAAAAAgICDY2Nj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+Li4sAAAAAAAAAAAAAAAArKytnZ2cI&#10;CAgGBgZPT0/z8/Pt7e2WlpaTk5Ph4eH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CwsIAAAAAAAAAAAAAAABjY2P////W&#10;1tbT09P9/f3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+/v59fX0LCwsCAgI6Ojrg4OD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Y2NjMzMz39/f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19f/YWH/Tk7/n5///v7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6Oj/JCT/AAD/AAD/AAD/mpr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nZ3/AAD/AAD/AAD/AAD/MzP//Pz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Jycm5ubnt7+//mJj/AAD/AAD/AAD/AAD/Kyv/+/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9/f1ycnIEBAQAAAAoLS3UpKT/Cgr/AAD/AAD/AAD/amr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AwMAAAAAAAAAAAAAAAABRVlb+nJz/GRn/DAz/Tk7/6en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+Tk5MAAAAAAAAAAAAAAAAlJSX5////6en/3t7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+wsLAAAAAAAAAAAAAAAAA/Pz/+/v7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8vL/k5P/&#10;fn7/xsb09/dCQkIAAAAAAAAICAiysrL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u7u7b29v5+/v/+/v/R0f/AAD/&#10;AAD/CAj/s7Pw8fGQkJB8fHzFxcX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++vr6enp7T09P///+vr68hISEKCgo6Pz/UiYn/AAD/AAD/&#10;AAD/AAD/OTn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98fHwBAQEAAAANDQ2Pj48cHBwAAAAAAAAAAABoAAD/AAD/AAD/&#10;AAD/AAD/JCT/+Pj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W1tYGBgYAAAAAAAAAAAABAQEAAAAAAAAAAAAAAAA5AAD5AAD/AAD/&#10;AAD/AAD/TU3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+3t7cAAAAAAAAAAAAAAAAAAAAAAAAAAAAAAAAAAAAZHR3wZWX/BAT/&#10;AAD/JSX/0ND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W1tYFBQUAAAAAAAAAAAAjIyM7OzsAAAAAAAAAAAB5enr/////ycn/&#10;t7f/6ur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+/v51dXUAAAAAAAAJCQmnp6fs7OxxcXFOTk6Ojo74+Pj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+1tbWVlZXLy8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R0dGysrLg4OD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+RkZEJCQkAAAAWFha1tbX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e3t4NDQ0AAAAAAAAAAAAsLCz29v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+7u7sAAAAAAAAAAAAAAAALCwvh4eH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V1dUEBAQAAAAAAAAAAAAeHh7x8fH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9/f1oaGgAAAAAAAABAQGRkZH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6+vqhoaF9fX23t7f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z8/P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e3t5PT08hISFK&#10;SkrX19f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5+flDQ0MAAAAAAAAA&#10;AAA3Nzf29v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a2toGBgYAAAAAAAAA&#10;AAAAAADOzs7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9/Pzs7Oz6+/v/////////////////////////////////////////////////&#10;///////////+/v79/f3/////////////////////////////////////////////////////////&#10;////////////////////////////////////////////////////////////////////////////&#10;///////////8/Pz+/v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+hnJnM0db/////////////////////////////////&#10;//////////////////////////////9tbW3j4+P/////////////////////////////////////&#10;///////////////////////////////////////////////////////////d3d0JCQkAAAAAAAAA&#10;AAACAgLS0tL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1r6o9OzoyMTE4OTqYnqP///////7EwsDk5+r/////////////////////////////&#10;//////////+5sqpvdHv/////////////////////////////////////////////////////////&#10;////////////////////////////////////////////////////////////////////////////&#10;///////69/NdW1nc4uj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Dv7uNjY2JiYmFhYWGhoYpIyFPU1iHiIrm6ez/////////////////////////&#10;//////////////////////////////9tbW3j4+P/////////////////////////////////////&#10;///////////////////////////////////////////////////////////7+/tKSkoAAAAAAAAA&#10;AAA/Pz/4+Pj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+qopsAAAA1Oj1gX19aWlkfHBo2OTxaXF7d4eX/////////////////////////&#10;//////////////////////////////9tbW3j4+P/////////////////////////////////////&#10;///////////////////////////////////////////////////////////////k5ORaWlooKChW&#10;Vlbf39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X085EQj+RlZpaUU2fpa7/////////////////////////////////&#10;//////////////////////////////9tbW3j4+P/////////////////////////////////////&#10;///////////////////////////////////////9/f1gYGAAAAAAAAAAAABMTEz6+vr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x7+tnYl0LCQijqrP/////////////////////////////////&#10;//////////////////////////////9tbW3j4+P/////////////////////////////////////&#10;///////////////////////////////////////g4OALCwsAAAAAAAAAAAACAgLS0tL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25uLbi5Of/////////////////////////////////&#10;//////////////////////////////9wcHDj4+P/////////////////////////////////////&#10;///////////////////////////////////////b29sHBwcAAAAAAAAAAAAAAADLy8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+dmZjg5Oj/////////////////////////&#10;///5+fm6urqxsbGysrKysrKysrKxsbFUVFTm5ub/////////////////////////////////////&#10;///////////////////////////////////////4+Pg4ODgAAAAAAAAAAAAnJyfx8fH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i4uLS0tL39/f/////////////////////////&#10;///////n4t0nJCB3fYPKy8u0sq8rKCagqbH///82MSybo6r18u8tKCSLk5q9u7krJiFfaHH8+/g+&#10;ODN/hozEw8A1LypJUlz//////vxRSUIZHiPl6u7//////////////vxQSUNqcnnQ0NF1bmdhaXKu&#10;pp0oLDHMzc6uqqYdGRVtd4Hx7OYnKy3p7/X///9XTkeapK3///+vp55GTlX9/PgiHhlcYmjGxsVY&#10;UkxocXn+/fgxLizc4+umnZQkKS68v8G1sK0kIyPO09hvZ15VXWTPz9CLhH1ESlH8/v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vtxbGrT2N7/////////////////////////&#10;///z8/ONjY2Dg4OEhISEhISEhISEhIRFRUXn5+f/////////////////////////////////////&#10;///////////////////////////////////////////Q0NA3NzcODg4wMDDExM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V0cxbWFY6OTlCREWcoaf///////+Wj4k5Ojvg5uq/uLNAPTxOUFOVlJOXmqD////b&#10;1tJQTUpAQkWGhoaMkJX///////+TiX9HT1f////////////////////g3NhXVFI5OTpdYWTk6Oz5&#10;9/Rxa2Y5OTliZWqhn52IjZPz8O1tcHHw9fj///+Oh4K6wsj////JxL2Ch4359/M3NjNwcHE8PDxo&#10;bXLw9Pb9+vd0cXDi5+z//vySjYc7Ozs/QUKhp6z////r6ORhXls5OTpTV1nX29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wcHDj4+P/////////////////////////////////////&#10;///////////////////////////////////////////////5+fni4uL39/f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9/f3////////////////////+/v7+/v//////////////////////////&#10;//////////////////////////5tZV+dpa7////////////////////////////9/f3/////////&#10;///////9/f3////////////////////////////////////////////////18ewzMzHh6O7//v7/&#10;///////////////////////////////////////////////////9/f3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o5uOQjotkY2JbW1ttbm+prLD7/P3/////////////////////////////&#10;//////////////////////////////9tbW3j4+P/////////////////////////////////////&#10;///////////////////////////w8PDS0tLs7Oz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18u5TTUg/REnx9Pb/////////////////////////////////////////&#10;///////////////////////////////////////////////////////////18u08PDrc4uj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Z1c4tKyhQUVN8fH2Dg4NxcG83NTNXXWT5+vz/////////////////////////&#10;//////////////////////////////9tbW3j4+P/////////////////////////////////////&#10;///////////////////////FxcUoKCgFBQUfHx+ysrL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+/fzMy8rr7fD/////////////////////////////////////////////&#10;///////////////////////////////////////////////////////////+/f3k5OT6+/z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9xaGB9hY3////////////////59/Q/Ozi8xMz/////////////////////////&#10;//////////////////////////////9tbW3j4+P/////////////////////////////////////&#10;///////////////////29vYxMTEAAAAAAAAAAAAbGxvq6ur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9jWlOlrrb///////////////////9YUU2stb//////////////////////////&#10;//////////////////////////////9tbW3j4+P/////////////////////////////////////&#10;///////////////////b29sHBwcAAAAAAAAAAAAAAADExM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+0raUoKiycoKPKy8zT09PEw8J7d3MsMTXp7fD/////////////////////////&#10;//////////////////////////////9tbW3j4+P/////////////////////////////////////&#10;///////////////////o6OgSEhIAAAAAAAAAAAAEBATU1N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Gwr2+w8b/////////////////////////////////////////////////&#10;////////////////////////////////////////////////////////////////////////////&#10;////////////////////////////////////////////////////////////////////////////&#10;///////////6+PSJiIXp7fD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+uqaREQ0EsLCwoKCgxMTJbXmHU2d3/////////////////////////////&#10;//////////////////////////////9tbW3j4+P/////////////////////////////////////&#10;///////////////////+//9ycnIAAAAAAAAAAABXV1f7+/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f3/tLT/np7/2Nj/////////////////////////&#10;///////////////s6OQaFRF2gIj/////////////////////////////////////////////////&#10;////////////////////////////////////////////////////////////////////////////&#10;////////////////////////////////////////////////////////////////////////////&#10;///////////38uwwLina3+X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29vby8vL6+vv/////////////////////////////////////&#10;//////////////////////////////9tbW3j4+P/////////////////////////////////////&#10;////+Pj/jo7/U1P/gID/7+/4+fmRkZFYWFiGhoby8vL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cnL/AAD/AAD/AAD/UFD//Pz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6Oj/ERH/AAD/AAD/AAD/AQH/zs7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4OD/Cgr/AAD/AAD/AAD/AAD/wsL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+Pj/Njb/AAD/AAD/AAD/Ghr/6ur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y8v/LS3/Bgb/ISH/srL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Pz/r6//l5f/1NT/////////////////////////&#10;//////7z8/Pv7/Dw8PB3b2ZsdXz29/f////////////////i3NYcGBRRWWL+/fxDPDUhJi30+PvB&#10;uK8iJiv1+Pry7+xORz9KUlv////69/RCPDYkJyrZ4OX////////////9/PlOSUSosLn///+Yj4ZR&#10;WGGZkYk9RUz+///k4d0uKCJ4go3v6OAsLjHt8vf///9UTkihq7T///+roptPWWD9+vYgHBiOlp70&#10;9POFfXVPWGD7+fU2My/k6e9/dWxKUVnz9Pbq5uNKR0bM0dZmX1iQmKH///+yqqI1OkD8/v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8vL/1NT/7u7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Oh36FjZP////////////////////+/ftGQDqHkZn///97cmlZYWr////z&#10;8O1RS0YtLzBAQEJsa2tXW2D8/v7///9+dGo4QEn///////////////////+3saksKyw2NjY2ODrJ&#10;z9Xo4987NjMzNDRGSEpmZGJzeoLu6eNERknv8/j///9nYlyrtbz///+0raZjbHL79/MyMCxISEg1&#10;NDM6PkLY3uP8+PNMSkbh5uzx7upUT0svMTEuLi1rcXj7/P7KxL0wLy41NTYyMzS0usD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39vb29/f////////////////////////19fT5+vr////4+Pf39/j/////&#10;///9/Pvb29rs7e/////x8fH+//////+BeHCMlZ7////////////////////////w7+7Z2dn09vf/&#10;///////49/Xa2trz9Pb////x8vL9/f3y8vL+/v/////09PP5+vr////6+fn09PXy7uo2Nzbf4+fc&#10;3Nz4+vv////+/v7y8vL8/f3////////e3dzi5OX////////////19PPZ2dnv8fL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18u95dXAyNDfj5+z/////////////////////////////////////&#10;///////////////////////////////////////////////////////////////y7eguLi3h5uv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5+PWRj4zHys//////////////////////////////////////////&#10;///////////////////////////////////////////////////////////////6+fe3t7f09vj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tbW3j4+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/v7+JiY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sbGzp6en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Dw8OIiIj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4s69iX15YWVqUmJv4+fv/////////////////////////////////&#10;///////////////////////////////////////////////////////b1tGbnqL/////////////&#10;//////////////////////////+ppaCkqa7///////////+7tbG1uL3/////////////////////&#10;//////////////////////////////////////////+bmZfZ3uH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q6MmKSuUl5ijoqBCPTlhaXH+/v//////////////////////////////&#10;//////////////////////////////////////////////////////+5sKU9Qkv/////////////&#10;//////////////////////////9fWE8DBwzY3uP///////98cGlvdX//////////////////////&#10;//////////////////////////////////////////8+Oja2wMf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vqZ5DSlD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g3dm1uL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z8O2enJpNSUMAAACBipP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u6eMXEQsAAABARUvp7fD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v3Z2NfS09T5&#10;+vz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s6+nFxcS9vb3Gx8jr7e7/////////////////&#10;///////////////////////////////////////////////////r6+v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Ojo60&#10;tLT/////////////////////////////////////////////////////////////////////////&#10;////////////////////////////////////////////////////////////////////////////&#10;////////////////////////////////////////////////////////////////////////////&#10;//+elIpudn/////////t5uBCREj///+wpp1dZW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+6sqkyNzzu8fT///+wp544PUT8/fx9dWxsdX7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5+PVYUksmKStFREQbGxyyucCZkIcoKi7Y3eL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7+vizsa6Wl5jS1dj////h&#10;397t7/H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08/Lw8fL////////////////////////////////////8/Pz8/Pz8/Pz8&#10;/Pz9/f24uLi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+Jf3h9g4z///////////////////////////////+e&#10;np5YWFhbW1tbW1tbW1tcXFxAQECMjIz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/l4+Lj5Ob/////////////////&#10;///////////////z8/Pr6+vs7Ozs7Ozs7Ozs7OysrKy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6+fjc3NvPz8/X2Njx8vT/////////&#10;//////////////////////////////////////////////////////+7u7u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+uqaM0MjAmJiYpKSkn&#10;JycoKSuAhov7/f7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Vz8gl&#10;JSWvs7fq6uvz8/Pu7e3Kx8Y3Mi6Zoqr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enp46OjpAQECqqqr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+dk4lrc3v///////////////////+xqJ9ZYWv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vr68AAAAAAAAAAAAEBATAwMD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+9taw4PEDq7e/////////////6+fhkXVV4gYr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SUlIAAAAAAAAAAAAAAABmZmb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7+vhuaGEmKClKS0xZWVlSUlExMDA+Q0fn&#10;6u3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PT08AAAAAAAAA&#10;AAAAAABiYmL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/////////LyMaVlJOD&#10;goKOjpC5u774+vv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ZmZkAAAAAAAAAAAAAAACrq6v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5+fl1dXUZGRkdHR2CgoL8/Pz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r6+vv7+/////////////////////////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6+vqjo6OCgoK9vb3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8/PxiYmIAAAAAAAADAwOampr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JyckAAAAA&#10;AAAAAAAAAAAgICDy8vL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vr68AAAAAAAAAAAAAAAAMDAzj4+P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T1NQEBAQAAAAAAAAAAAArKyv39/f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3Nz/p6f/xMT+//97e3sBAQEAAAAQEBCvr6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ubn/FBT/AAD/AgL/dnb////BwcGjo6PX19f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5+f/mpr/oaH/5eX/NTX/AAD/AAD/AAD/AgL/&#10;y8v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39//Jyf/AAD/AAD/ISH/CQn/&#10;AAD/AAD/AAD/AAD/o6P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cHD/AAD/&#10;AAD/AAD/AAD/AAD/AAD/AAD/AAD/AAD/w8P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Skr/AAD/AAD/AAD/AAD/FRX/CAj/AAD/AAD/V1f/+vr/////////////////////////&#10;///////////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cnL/AAD/AAD/AAD/AAD/hIT/xMT/fX3/oKD/9/f/////////////&#10;///////////////////////////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39//KCj/AAD/AAD/MDD/5ub/////////////&#10;///////////////////////////////////////////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+f/m5v/oaH/7Oz/&#10;///////////////////////////////////////////////////////////////////////////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KysqsrKzd3d3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p6en4+Pj///+Dg4MFBQUAAAAUFBSzs7P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l5eVQUFAVFRUwMDCMjIwKCgoAAAAAAAAAAAAqKir19fX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vr7/WVn/Xl79xMRUW1sAAAAAAAAAAAAAAAAAAAAAAAAAAAAAAAAL&#10;Cwvf39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xMT/CQn/AAD/AAD6CQk3BgYAAAAAAAAAAAAAAAAA&#10;AAAAAAAAAAAAAAAeHh7x8fH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Xl7/AAD/AAD/AAD/AACUAAAA&#10;AAAAAAAAAAAAAAAmJiYAAAAAAAABAQGSkpL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T0//AAD/&#10;AAD/AAD/AACqBQUAAAAAAAAAAAAkJCTj4+Oenp56enq2trb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jY3/AAD/AAD/AAD/AADui4tyenowMDBPT0/Pz8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8/P/WVn/Bgb/CAj/YGD/+Pj////8/Pz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1NT/19f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+vr/7Oz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wsL/NDT/GBj/TU3/4OD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8/Pzg4ODx8vL/8fH/Hx//AAD/AAD/AAD/TEz//Pz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f399EREQNDQ0iJiaqY2P/AAD/AAD/AAD/AAD/DQ3/5OT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RUVEAAAAAAAAAAAA6AAD/AAD/AAD/AAD/AAD/&#10;ERH/6Oj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o6OiampqgoKDY2NgaGhoAAAAAAAAAAAAPAADR&#10;AAD/AAD/AAD/AAD/W1v//f3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s7OzY2Nj4+Pjl5eUoKCgAAAAAAAAjIyMODg4A&#10;AAAAAAAAAAAAAACuhob/UlL/LCz/aGj/7Oz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tra0fHx8ICAg5OTlNTU0AAAAA&#10;AAAAAAAAAAAHBwcAAAAAAAAAAAAqKiru8/P/////+fn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k5OQUFBQAAAAA&#10;AAAAAAAAAAAAAAAAAAAAAAAAAABPT0+JiYk8PDxcXFzX19f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2trYAAAAAAAAAAAAAAAAAAAAAAAAAAAAAAAAAAAB/f3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FxcUAAAAAAAAAAAAAAAALCwsiIiIAAAAAAAAvLy/l5eX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29vY/Pz8AAAAAAAAAAABvb2/p6emdnZ2hoaHs7Oz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m5uZtbW1KSkqFhYX19fX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f3t73+Pr///6tqqaNjpDc4OL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7+fdnYVofICBMUFZ8eHMtMDJMS0olKCvY3uL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+9taw3O0Df4OF+d24gJCvt8vT///98c2tzfIX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+dkolvdn/////GvbRMUVn/&#10;//////+1rKRZYWv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S0tKWlpa0tLT8/Pz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MxL0n&#10;KSyxsbNcVk8eIibO1Njz8fBWT0iGj5j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g4ODi4uL///+1tbUPDw8AAAAAAABkZGT8/Pz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//v6SjIYvLi51eoGmoZofHyAkJCNDSE7t8PP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39/dqamoODg4QEBBqamovLy8AAAAAAAAAAAAAAADA&#10;wMD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/////////8/Pz////////b2NfGx8n8/v//////////////////&#10;//////////////////////////////////////////+8vLy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mJgAAAAAAAAAAAAAAAAAAAAA&#10;AAAAAAAAAAAAAACenp7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////////////////////////////g3dvb&#10;3d/////////////////////////////////x8fHj4+Pj4+Pj4+Pj4+Pk5OSlpaW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SUlIAAAAA&#10;AAAAAAAAAAAAAAAAAAAAAAAAAAAAAADBwcH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//////////////////&#10;//////////+LgnuAho7///////////////////////////////+fn59cXFxfX19fX19fX19fX19D&#10;Q0OMjIz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hYWEAAAAAAAAAAAAAAAAqKioREREAAAAAAABeXl77+/v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////////////////////39/b29vf/////////////////////////////////////////&#10;//////////////+7u7u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/v78GBgYAAAAAAAAHBwfGxsbR0dGPj4+urq76+vr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h392ysbChoaGsrK3S09X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zs7NKSkpOTk60tL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+/fyGgHkmJSU4OTlEREQ9PT0mJidXW2Dw8/X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8fH/h4f/YWH/np7//Pz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/////////////////////////////////////&#10;///////////////////////////////////////////////GvrYsLzLX297////////////s6ulR&#10;S0WEjZb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+vr/UlL/AAD/AAD/AAD/fX3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/////////&#10;//////////////////////////////////////////////////////////////+ckYhudn7/////&#10;//////////////+0q6JYYGr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+fn/2dn/7Oz/z8//AAD/&#10;AAD/AAD/AAD/FRX/6ur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Lxb0rLS7Izc/4+fn////8+/vg3t1GQDuLlJ3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+vr6cnJzOzs7////t7e2lpaWoqKjt8fH/4OD/PT3/&#10;CAj/Hh7/WFj/AQH/AAD/AAD/AAD/CQn/39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6WkIkmJiUtLi42NjYyMTEkJCZjaW709/n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urq5FRUVGRkatra34+PiEhIQ8PDxZWVnU1NSBgYEBAQEAAAAKCgqJiYk4ODgAAAAA&#10;AAAyNjbqPj7/AAD/AAD/AAD/AAD/AAD/AAD/AAD/AAD/Ly//9v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t6+nFxMS1tbW+v8Hg4uT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+vr4EBAQAAAAAAAAICAhKSkoAAAAAAAAAAAAVFRUICAgAAAAAAAAA&#10;AAAAAAAAAAAAAAAAAAALAADiAAD/AAD/AAD/AAD/AAD/Pj7/FRX/AAD/Hx//vr7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gYGAAAAAAAAAAAAAAAAAAAAAAAAAAAAAAAAAA&#10;AAAAAAAAAAAAAAAAAAAAAAAAAAAAAAAAAAAJAADYAAD/AAD/AAD/AAD/AAD/tLT/39//wcH/6en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aWVkAAAAAAAAAAAAAAAAA&#10;AAAAAAAAAAAAAAAAAAAAAAAAAAAAAAAAAAAAAAAAAAAAAAAAAAAAAACYHBz/AAD/AAD/AAD/LCz/&#10;7u7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9v/vr7/6Oigp6cA&#10;AAAAAAAAAAAAAAAfHx8AAAAAAAAAAAARERFTU1MAAAAAAAAEBAR6enotLS0AAAAAAAAmJibb2dn/&#10;k5P/Rkb/ZWX/3Nz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m5v/&#10;EBD/AAD/HR36ubl0enoVFRUWFhZ1dXXa2tpJSUkPDw8jIyOnp6f+/v6vr6+JiYnBwcH////l5eWS&#10;kpKVlZXl5eX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4+P/Dw//AAD/AAD/AAD/Kyv/+vrn5+fo6Oj////////+/v7i4uLx8fH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wsLBnZ2eFiorqpqb/AAD/AAD/AAD/AAD/Bwf/29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bm5sAAAAAAAAAAABFFhb8AQH/AAD/AAD/AAD/FBT/6ur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w8PDb29v4+Pj////Dw8NbW1tdXV23t7ctLS0AAAAAAAAAAAABAAC6ExP/AAD/AAD/AAD/&#10;e3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3t7cmJiYLCws2Njabm5sPDw8AAAAAAAADAwMEBAQAAAAAAAAAAAAAAACY&#10;jo7/k5P/ZWX/n5//+/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09PTMzMzi4uLv7+8cHBwAAAAAAAAAAAAAAAAAAAAAAAAAAAAAAAAAAAAA&#10;AAAAAAAAAAACAgLKzMz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Y2Ng0NDQCAgITExNRUVEBAQEAAAAAAAAAAAAAAAAAAAAA&#10;AAAAAAAAAAAqKiosLCwAAAAICAh/f3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+/v5PT08AAAAAAAAAAAAAAAAAAAAAAAAA&#10;AAAAAAAAAAAAAAAAAAAAAAAAAACTk5Pv7+++vr7U1N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y8vIbGxsAAAAAAAAA&#10;AAAAAAAEBAQAAAAAAAAAAABbW1tkZGQICAgICAhZWVnz8/P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8qKioAAAAAAAAAAAAAAACRkZFvb29BQUF6enr09PT////V1dXX19f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Q0NBtbW1tbW3Ozs6YmJgAAAAAAAAAAAAwMDDy8vL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U1NQVFRUAAAAAAAARERHOzs6ioqJVVVVxcXHh4eH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ubm4AAAAAAAAAAAAAAABiYmL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aWloAAAAAAAAAAAAAAABNTU3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z8/Pf39/6+vqXl5cAAAAAAAAA&#10;AAAAAACFhYX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8vLwqKioNDQ05&#10;OTnIyMhYWFgBAQEBAQFKSkru7u7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r&#10;6+sfHx8AAAAAAAAAAAA6Ojr39/fIyMjIyMj7+/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AwMAAAAAAAAAAAAAAAAAGBgbb29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Ly8sAAAAAAAAAAAAAAAANDQ3j4+P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39/dAQEAAAAAAAAAAAABdXV39/f3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k5ORlZWU8&#10;PDx1dXXw8PD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h4eHh4eH//////////Pz/29v/6+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6+vpxcXEQEBAPDw9laWnx1dX/RUX/Cgr/Gxv/mpr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hoaEAAAAAAAAAAAAAAAC+GRn/&#10;AAD/AAD/AAD/Bwf/0tL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cXFwAAAAA&#10;AAAAAAAMAADeAAD/AAD/AAD/AAD/AAD/lp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7Oz/u7v/0ND////////Y2Ni6&#10;urrl5eVycnIAAAAAAAAAAAAFAADQAAD/AAD/AAD/AAD/AAD/pq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0ND/Jyf/AAD/&#10;Bgb/fHyZnJwODg4AAAAbGxt7e3sPDw8AAAAAAAADCAjHUVH/AAD/AAD/AAD/JSX/6ur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v7/SUn/AAD/AAD/AAD+AABABAQAAAAAAAAAAAApKSmsrKxOTk5NTU2usLD++/v/j4//Q0P/Xl7/&#10;1t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8/P/HR3/AAD/AAD/AAD/AABsAAAAAAAAAAAAAAAFBQXd3d3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MjL/AAD/AAD/AAD+AABMAAAAAAAAAAAAAAASEhLo&#10;6Oj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t7e14eHhNTU2FhYX29vbExMRZWVlXV1e3vLz/qan/AgL/AAD/AAD+Pz9jWloA&#10;AAAAAAAAAAB6enr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6+vpPT08AAAAAAAAAAABFRUUUFBQAAAAAAAAGBwe+w8P/t7f/&#10;amr/hob/7Oz2+vqTk5NoaGihoaH8/Pz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Pz88CAgIAAAAAAAAAAAAAAAAAAAAAAAAA&#10;AAAAAABYWFj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ExMQAAAAAAAAAAAAA&#10;AAAAAAAAAAAAAAAAAAAAAABLS0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q&#10;6uobGxsAAAAAAAAAAAAJCQkAAAAAAAAAAAAAAACKior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IfHx8FBQUoKCi6urptbW0KCgoJCQlaWlry8vL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6+/v////////08/Lz9Pb/////////////////&#10;///////////////////////////////////////////////////////////V0Mt9f4L19/r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r6+vR0dHx8fH////////Z2dnY2Nj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6JgXpiaHD///////+ooJcmKCvD&#10;yM7///////////////////////////////////////////////////////////////////////+7&#10;sqsCAgJARkrP09j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rq6tdXV15eXnk5O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+2raUeICK6vsX/&#10;///////w7uyKg3smKS7r7/L/////////////////////////////////////////////////////&#10;//////////////+4r6dESFGWko0jIyNxd3vc3uH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cnJwAAAAAAAAAAAAxMTHv7+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9fV1Cep7D///////////////////9SS0Wmr7j/////////////////////////////////////&#10;//////////////////////////////+3rqZDSVP////W0s5ZVlIhISJISUuBgoXN0NP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6+vouLi4AAAAAAAAA&#10;AAAAAAClpaX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9SS0fDytL///////////////////99dGyOlaD/////////////////////&#10;//////////////////////////////////////////////+2raQ/RU/////////////c2daUkY5X&#10;VFWfpKr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7&#10;+/sgICAAAAAAAAAAAAAAAACRkZH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9pYVmUnab///////////////////9RSkSps7v/////&#10;///////////////////////////////////////////////////////////////BubJcYGn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IyMheXl5dXV3AwMBWVlYAAAAAAAAAAAABAQHGxs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FvrYiJCXAxMn7+/z////z8vCR&#10;ioMmKi/s7/P/////////////////////////////////////////////////////////////////&#10;///8/Pv39/j/////////////////////////////////////////////////////////////////&#10;//////////////////+/v7+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R0dEQEBAAAAAAAAAMDAyampo2NjYAAAALCwuAgID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+SjYYX&#10;FhYpKis0NDMhIB8pLC/CyM7/////////////////////////////////////////////////////&#10;///////////////////////////////////////////////Gwb7Aw8f/////////////////////&#10;///////////b29u9vb2+vr6+vr6+vr6+vr6Kio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wcHAAAAAAAAAAAAAAAABdXV319fXGxsbZ2dn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c2tifnp2Pj4+1trj5+/z////8/P3/////////////////////////////////&#10;//////////////////////////////////////////////////////////////+ZkYuPlZz/////&#10;//////////////////////////+tra11dXV4eHh4eHh4eHh4eHhVVVWMjIz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gYGAAAAAAAAAAAAAAAABJSUn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KxcFWVFK6wcn/////////////////&#10;////////////////////////////////////////////////////////////////////////////&#10;///////////////////////////////////////////////////////////////////CwsK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s7OzT09Pz8/OlpaUAAAAAAAAA&#10;AAAAAACGho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69/avrKdKR0QWFhZVWFzf5Oj/&#10;/////////////////////////////////////////////////////////////////////////fy7&#10;uLWAf31vbm95enulqKry9PX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+/v7///////+0tLQgICAGBgYq&#10;KirAwMBra2sICAgHBwdVVVXx8fH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v7OqVkowyLy4eHR0e&#10;ISjV29//////////////////////////////////////////////////////////////////////&#10;///////59/VfWVIvMDJdXV5sbGxkZGM9Ozs1OD3h5ej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5+fmEhIQ1NTVPT0+0&#10;tLQgICAAAAAAAAAAAAAtLS339/fW1tbW1t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+jnJgx&#10;MC9NUFKprbDb1tFEREr5/v//////////////////////////////////////////////////////&#10;//////////////////////+4r6Y8QEXz9ff///////////////5vaGBzfIX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F&#10;hYUAAAAAAAAAAAADAwMAAAAAAAAAAAAAAAAEBATV1dX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99cmwaHR+DiIvk5unv6eNDQ0n2+///////////////////////////////////////&#10;//////////////////////////////////////+elItpcHn///////////////////+tpJxaYmz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5+fkoKCgAAAAAAAAAAAAAAAAAAAAAAAAAAAAAAAALCwvh4eH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8+/rDwL1dWlYmJiZGRUUuMTjw9vr/////////////////////&#10;///////////////////////////////////////////////////////a1c4nJiWdoaXc3d3o6Oji&#10;4eG6t7YuKyehqrH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4+PglJSUAAAAAAAAAAAAAAAAQEBAAAAAAAAAAAABiYmL9/f3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f3dqDgHsuLCstLzGChors&#10;7/H///////////////////////////////////////////////////////////////////////+9&#10;t7I/PDomJiYkJCQmJicxMjWPlZv9/v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oaGgAAAAAAAAAAAAJCQnBwcF8fHxL&#10;S0uCgoLz8/P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9+/mrp6RAPz24wMj/////////////////////////////////////////////////////////&#10;///////////////////////q6ene3t7l5eb6+/z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Ly8tjY2NgYGC+vr7s7OxUVFQSEhIj&#10;IyOioqL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j4d6urayfn6DAwsX+///////5+fr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U1NQTExMAAAAAAAAI&#10;CAjDw8P////m5uby8vL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+SioUZGRcjIyQoKCcaGhktMTXK0Nb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6+v/0dH/8vJz&#10;eXkAAAAAAAAAAAAAAABWVl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Cu7McHR+6vsL29/j8+/vs6+mHf3cvNTry9vj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tLT/Hx//BAT/KytsLS0AAAAAAAAAAAAAAABGRk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90bGOGkJn///////////////////9G&#10;QT3BydD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7u7/HR3/AAD/AAD/AADTAAAHAAAAAAAAAAAAAACCgoL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9lXFiosLr/////&#10;//////////////9lXVips7z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GxsZ+fn6Xmprwt7f/AAD/AAD/AAD/AAD+BQVqPj4FBwcEBARPT0/u7u7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9lXFmvt8L///////////////////9qYV2osbv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IJCQkAAAAAAABIHx/8AwP/AAD/AAD/AAD/DAz/4eHS1NTQ&#10;0ND9/f3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9iWVVeY2mWlpaUlJSUlJSUlJSWlpY2MC+rtL7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8/Pw5OTkAAAAAAAAAAAABAAC3DAz/AAD/AAD/&#10;AAD/YmL//v7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+VjYlAQEA/Pz8/Pz8/Pz8/Pz8/Pz9EREXJz9b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29vYiIiIAAAAAAAAAAAAA&#10;AACKfX3/hIT/Tk7/hob/9P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+/v5J&#10;SUkAAAAAAAAAAAAAAAC5vLz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KysoeHh4AAAAAAABkZGT7+/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k5OSsrKzBwcH+/v7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W1dOwsLCwsLCwsLCvr7Do6u3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CurQWFhUyMjI1&#10;NTU1NTQ0NDTDytH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92bWV6gov+/v7////////////////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+impJ8g4v///////////////////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18e09NjNMTlFjY2NjY2NiYmPQ1tv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+km5MoKy13d3h6enp6enp5eXrY&#10;3OD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92bWaTnKb/&#10;///////////////////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AubFdYmbm6On09PT09PT09PT8/Pz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+2rqgPDQsZGxwoKCkoKCgnKCi/xs7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p5+XPz9DW1tbV1dXU1NPMzMzv8fP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/////////u6+iQjYpwcHGXm571&#10;9/n////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////////q5uEy&#10;LilJTU9wb28+OjdAR0709/n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+SiYBcZGz////////+/PlIQz6ttr/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y8vKnp6ekpKTo6Oj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92bWaWn6j///////////96cWqPlqD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t7e07OzsAAAAAAAAoKCjd3d3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+ooJc7QUfq7O7////g3NgvLCrAyM/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Li4sAAAAAAAAAAAAAAABqamr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+/PliW1UjJSU3Nzcf&#10;Hh5xeH/9/v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iYmIAAAAAAAAAAAAAAABC&#10;QkL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R&#10;zsvKzc/Mysizs7PS1Nb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7+/ufn59zc3OsrKyGhoYA&#10;AAAAAAAAAAAAAABmZm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95cGeHkJn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+/v5tbW0A&#10;AAAAAAAAAABjY2M2NjYAAAAAAAAeHh7V1dX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+5sao9QEKpq6zBwcHAwMC/v8Ds7vH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a2toHBwcAAAAAAAAAAAASEhLOzs6Xl5eSkpLf39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+2r6ovLi0nJyctLS0sLCwsLCzByM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IyMgAAAAAAAAAAAAAAAACAgLU1N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+KhYHd4ufc2NbQ0tb////+&#10;/v7+/v7+/v7////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o6OgUFBQAAAAAAAAAAAAcHBzt7e3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9NRT6O&#10;lZ16cGtjanPS0tLR0dHR0dHR0dHx8/X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cnJwNDQ0AAAAQEBCm&#10;pq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+2sKgsKikUEhEQEhQoKCgnJycnJycnJye/xs7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V1dW0tLTb29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49/ebk4+Mkpvy8vLx8fHx8fHx8fH7+/z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+/v7+/v7/////////////////&#10;///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29vb////////w7+3s7e/////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fx8dW5cY2v///////+on5YdHyK6wMb////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+vpp4jJirFyc7////////08vGXkIkj&#10;Jirn7PD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9cVU+krbX/////&#10;//////////////9XUEmirLX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9TTEjDytH///////////////////98c2yOlaD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ubn/bW3/hIT/6Oj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9sZFyOl6D///////////////////9MRkCstr7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qqr/BAT/AAD/&#10;AAD/Njb/8PD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LxLwfISG0uL319vf9/f3r6eiEfHUpLzTv8vX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Pz/Nzf/AAD/AAD/AAD/AAD/pK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+fmZMbGhggISIqKiobGxoz&#10;NjnM0db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+Pj/JCT/AAD/AAD/AAD/AAD/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o&#10;5uStrKufn6DKy83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UVH/AAD/AAD/AAD/AAD/vb3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4+Pj///////+6uLWvsbP3+Pr/////////////////////////////////////&#10;///////////////////////////////////////Ev7qGi47///6alI46OTg/QEKmrLD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1NT/KSn/AAD/BQX/b2///f3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08e5eWFIlJSV9g4h8dW8YGhsdHBpSWmH6/P3/////////////////&#10;///////////////////////////////////////////////////f2dMfHBmKkpmup58kJymipKef&#10;nZklIyGyusH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7e3/&#10;ubn/zc3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+WjYQ/RUvBwsJZUksdIynk6Ozv6+g0MTDK0tj/&#10;//////////////////////////////////////////////////////////////////+gloxhaHH/&#10;//9fV1Ciq7T///////+kmpJeZ3H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9mXVikrbb///+8s6pPVVz/&#10;//////9lXVirtL3/////////////////////////////////////////////////////////////&#10;//////+xqJ9NVFr///+GfnaXoKj///////+Qh39ncHn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9kW1mr&#10;s73////CubJZXWT///////9oX1uosbz/////////////////////////////////////////////&#10;///////////////////////08e1AOjZbYGSYlZEsLS6KjI9/e3kdHyHHztP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9lW1iVnKXl5eWqo5xNUVfk5OTk5ORaUk6qs73/////////////////////////////&#10;///////////////////////////////////////////t6ud8enVCQD8wLy4qKytRU1bBxMn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9vZWETFBUcHBwXFhUPEBAbHBwcHBsQDxC2vsf/////////////&#10;///////////////////////////////////////////////////////////////////////7+/v9&#10;/f7////////////////////////////////////////////////////////////////////BwcG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p6OfX19fX19fY2NjZ2djY2Nje3t7d3N3w&#10;8vP/////////////////////////////////////////////////////////////////////////&#10;//////////////////////+spKCjqK3////////////////////////////////CwsKSkpKUlJSU&#10;lJSUlJSUlJRqam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Fwb1TUU+6wcn/////////////////////////////////////////////////////////&#10;//////////////////////////////////////+wqaWorLL/////////////////////////////&#10;///Dw8Obm5udnZ2dnZ2dnZ2fn59xcXG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39POppqFEQT4YGBhbX2Pi5ur/////////////////////////////////////////&#10;////////////////////////////////////////////////////////////////////////////&#10;///////////////////////////////////////////BwcG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q5+WNioQtKyoiISAgJCva4OT/////////////////////////////////&#10;///////////////////////////////////////////////w7euNiYZRUU9CQUJKS0x2eHvX2t3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+el5MtLCtTVlmxtbje2dREREr5/v//////////////////&#10;///////////////////////////////////////////////////////////x7eo/OjVNT1OOjo+f&#10;n5+VlZRlY2EjJCfM0tf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x8fGioqKfn5/m5u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+AdnAcHiB9goXe4OPt5+JDQ0n3/P//&#10;//////////////////////////////////////////////////////////////////////////+s&#10;o5lOVFv///////////////////+MhHtmb3n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s7Ow5&#10;OTkAAAAAAAAjIyPZ2dn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9/fzKx8NkYV0n&#10;JiVAPz4sLjXt8/f/////////////////////////////////////////////////////////////&#10;//////////////+lmpFdZGz///////////////////+elYxfZ3H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Li4sAAAAAAAAAAAAAAABmZm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/////k4t+Kh4M0MTAqKy17foLp7e//////////////////////////////////////&#10;///////////////////////////////o494xLSlscXSxs7PDw8O6ubmLiIYhISG5wcf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kZGQAAAAAAAAAAAAAAABAQED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59/WxralHRUO6wcn39/bx8fL/////////////&#10;///////////////////////////////////////////////////d2dVnY2A2NjUrKysyMjNSVFe5&#10;v8P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Li4sAAAAAAAAAAAAAAABlZWX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7+/zEvLaQ&#10;k5v/////////////////////////////////////////////////////////////////////////&#10;///5+fn9/f3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p6ek1NTUAAAAAAAAg&#10;ICDX19f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At7GJjJX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u7u6cnJyZmZnj4+P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BuLKKjZb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BuLKKjZb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BuLKKjZb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A&#10;t7GIi5T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+ZlpLh5eno5ePg4uT/////&#10;///////////////Kwr2bnaX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9KQjyd&#10;pa2Fe3Vsc37j4+Ph4eHh4eHh4eH29/j9/Pz7+/v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+popohHx8REA8ODxEjIyMiIiIiIiEgICG9xc3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t7OuLg39+hI3n5+fm5ubm5ubm5ub3+fn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9/fzy8vLh4eDe3t/f39/f39/1&#10;9/f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i3tk2Mi8f&#10;ICAiIiIiIiIhISK9xcz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+GfHNRWGDi4+To6Ojn5+fn5+f4+fr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+Ad3CVnaf////////////////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LxLxGSErFx8na2trZ2dnY2dn09fb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////+zqqQdHBsbHB0lJSUkJCQk&#10;JCS+xc3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////////29fXx&#10;8fH09PTw8PD09PTv7+/5+vr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/////QzMdeW1hCQkJmaWza3uL////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c1tAjIB9zd3qfn55lYFwsMTbr7/L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+GfXVxeoP///////////9aU0yhqrT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7+/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95cGiPmKH/////////&#10;//90a2SRmaT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h4eFZWVksLCxeXl7k&#10;5OT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+6&#10;sqkpLTHKztHs7Oy+ubQkJCTP1tz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+/v5A&#10;QEAAAAAAAAAAAABHR0f5+fn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v2DfXciIiImJiYmJyiXnaP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6+vqH&#10;h4c2NjZOTk6Xl5cFBQUAAAAAAAAAAAAEBATW1t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r6unT09Lt7/H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6&#10;+vr5+fn///+Li4sAAAAAAAAAAAAAAAAAAAAAAAAAAAAAAAADAwPV1dX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+el5FvdXv///////+vpp45PD/T19z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U1NSv&#10;r6/X19f///+ioqIwMDAsLCyEhIQrKysAAAAAAAAAAAAAAAAAAAAAAAAAAAAAAAA2Njb29v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BubEZGRuorbX////////o&#10;5uJzbGQtMjfw8/b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enp4MDAwAAAAPDw9qamoGBgYAAAAAAAAAAAAAAAAAAAAAAAAAAAAAAABgYGBDQ0MWFhZA&#10;QEDT09P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9jW1SU&#10;nab///////////////////9KRD6rtL3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o6OgVFRUAAAAAAAAAAAAAAAAAAAAAAAAAAAAAAAAAAAAAAAAAAAAAAAAH&#10;BwfU1NT9/f3q6ur+/v7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9SS0fEy9L///////////////////98dGyOlZ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HyMgAAAAAAAAAAAAAAAAAAAAAAAAAAAAAAAAAAAA4&#10;ODhcXFwTExMiIiKenp7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9kXFWdpq////////////////////9YUUukrbf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4+P/pqb/vb3f3d0KDAwAAAAAAAAAAAAAAAAA&#10;AAAAAAAAAAAAAACbm5v////n5+fy8vL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+7s6ooKy7T19r////////8+/qnoJgiJSnm&#10;6+7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a2trW1tb9////z8//Hh7/AAD/AAD+YmJycXEA&#10;AAAAAAAAAAB3d3ednZ0nJyckJCR9fX36+vr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1+eHEVFRY6PD1L&#10;S0ouLSsfICKxuL7////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7+/tubm4LCwsICAhQVVXvQED/AAD/&#10;AAD/AAD/AAD8r6+ip6dycnKmpqb9/f3////29vb09P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LycaGhYR1dXWdn6Hm6ev////////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oqKgAAAAAAAAA&#10;AAAAAADWAAD/AAD/AAD/AAD/AAD/ho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paWkAAAAAAAAAAAABAAC6AAD/AAD/AAD/AAD/AAD/qKj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9fX0AAAAAAAAAAAAAAABmISH/ERH/AAD/AAD/QUH/8/P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4+Pj////a2toUFBQAAAAAAAADAwO0urr/0dH/goL/mJj/8PD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g4OBWVlYqKipYWFjj4+PLy8tdXV1WVlazs7P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4+PhBQUEAAAAAAAAAAABAQED9/f3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S0tICAgIAAAAA&#10;AAAAAAACAgLS0tL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S0tICAgIAAAAAAAAAAAACAgLS0tL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29vY2NjYAAAAAAAAAAAA1NTX29v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7+/vW1tbk5OT////V1dVCQkIaGhpERETU1N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y8vKioqKcnJzn5+fq6upFRUUGBgYTExOGhob////+/v7t7e3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8/P/29v/9vbt9PQ8PDwAAAAAAAAoKChFRUUAAAAAAAAAAAABAQHCwsL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39/f+/v7/////w8P/LCz/CQn/MTGXWloAAAAAAAAAAAAAAAAAAAAAAAAA&#10;AAAAAAAAAACEhI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39/d4eHgnJyc6Ojqzp6f/LS3/AAD/AAD/AADSAAAPAAAAAAAA&#10;AAAAAAAAAAAAAAAAAAAAAAAAAACYmJj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3t7/e3v/c3P/zMyBh4cAAAAAAAAAAAAxAAD+AAD/AAD/AAD/&#10;AAD/AAAvAAAAAAAAAAAAAAAcHBwBAQEAAAAAAAAgICDk5O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4+P/JCT/AAD/AAD/Dg5LEBAAAAAAAAAAAAAl&#10;AAD2AAD/AAD/AAD/AAD8BQVKIyMAAAAAAAAdHR3S0tKlpaVOTk5jY2PU1N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hob/AAD/AAD/AAD/AACr&#10;AAAAAAAAAAAAAAACAAC3DQ3/AAD/AAD/AAD/U1Pt6emdnp6YmJjg4OD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/////&#10;///////////////h4eDq7O3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bm7/&#10;AAD/AAD/AAD/AADFAQEAAAAAAAAAAAAJCgrNvr7/eHj/Q0P/dHT/7Oz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QysWFiI/////w7elTTkkaGhofICF8hIn8/v7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5+f/8fH////////6&#10;+vrl5eX6+/v/qKj/AAD/AAD/AAD/AADxY2NsdHQfHx8vLy+pqan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+0q6M7QUv///97cmlFTFLX2NnKx8MwKyikrLT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7+//XV3/&#10;ExP/ISH/n5/L0NA5OTkRERE3OTnKxsb/X1//AAD/AAD/Nzf/5OT////x8fH5+fn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+3rqZFSlT///9MRUHFzdX///////+roZld&#10;ZnD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dXX/AAD/AAD/AAD/CAhQGxsAAAAAAAAAAAArLi7y8vL/w8P/vb3/9P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+2raUrMTje4OFtZmGv&#10;tr////////+Phn1lbnj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+/v/Li7/AAD/AAD/AAD/AAB5AAAAAAAAAAAAAAAAAADLzMz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Y&#10;0s5GREItLi4fHRs5QEn///+XkIgTFBXCyc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f3/Njb/AAD/AAD/AAD/AABrAAAAAAAAAAAAAAAD&#10;AwPT09P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t7ezLyce1uLn///+jn5q2u8D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kZH/AAD/AAD/AAD/Fxdb&#10;ODgAAAAAAAAAAABFRUX5+fn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BwcG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dn/1dX//f3//f3/&#10;i4v/Njb/SUn/xMTm7OxlZWU0NDRjY2Pk5O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///////+W&#10;jYeLkZn///////////////////////////////+tra1ycnJzc3Nzc3Nzc3N0dHRTU1O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Pz/cnL/&#10;Cwv/Bwf/S0v/7Oz//////v7////////////////9/f3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/////////&#10;////////////////////////////////////////////////////////////////////////////&#10;///////////////KxcLFyMv////////////////////////////////c3NzFxcXGxsbGxsbGxsbH&#10;x8eQkJC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ra3/AAD/AAD/AAD/AAD/dn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7+/r09PT5+fn/////////////////////////////////////////////////&#10;//////////////////++vr6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09PT/////dHT/AAD/AAD/AAD/AAD/ODj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X089eWlcxMC8oKCgtLS1JS06yt7z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d3d1PT08jIyNLU1PYX1//AAD/AAD/AAD/AAD/Skr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l4NsrKCV5fIG+v7/Ozs7FxMSWk5EiIiG0vMP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4+PhAQEAAAAAAAAAAAAA2FBT1EBD/AAD/AAD/AgL/&#10;sbH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+jmY9eZW7/////////////////&#10;//+imZBeZnD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U1NQDAwMAAAAAAAAAAAAABQXM&#10;nJz/YmL/V1f/sbH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+upZxMU1n/&#10;//////////////////+HfnZocXr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W1tYFBQUA&#10;AAAAAAAAAAABAQHO1N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z8OxHQTxBRkh/gYKTlJSJiIhbWFcjJynQ1dv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4+Pg/Pz8AAAAAAAAAAAA1NTX19fX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z8u+Wk5BdXFtLSkpVVViAgobc4OP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d3d1OTk4jIyNLS0vX19f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09P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9fX/xMT/09P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39//Nzf/AAD/Bwf/cHD//Pz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YGD/AAD/AAD/AAD/AAD/tbX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LCz/AAD/AAD/AAD/AAD/fn7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19fWrq6ujo6Pl6Oj/R0f/AAD/AAD/AAD/&#10;AAD/mJj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y8vJFRUUAAAAAAAAhKSnV&#10;hob/Bwf/AAD/AAD/Jyf/6Oj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cnJwA&#10;AAAAAAAAAAAAAABdYmL/u7v/YmL/dnb/3t7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7+/vT09Pf39/////w8PB3&#10;d3dDQ0N5eXlcXFwAAAAAAAAAAAAAAAA1Nj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n5+dFRUUF&#10;BQUPDw9/f39aWloAAAAAAAAAAAACAgIAAAAAAAAAAAAAAABZWVn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qamoAAAAAAAAAAAAAAAAAAAAAAAAAAAAAAAABAQEWFhYAAAAAAAAXFxfMzMz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p6emMjIyDg4PPz881NTUAAAAAAAAAAAAAAAAAAAAAAAAAAAAAAAABAQG3t7ecnJyPj4/a&#10;2tr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s7OwxMTEAAAAAAAARERETExMAAAAAAAAAAAAAAAAAAAAAAAAAAAAAAAAh&#10;ISHx8fH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vr7/amr/fX3/4uL6/v6cnJxoaGicnJyHh4cAAAAAAAAAAAAAAAAHBwcAAAAAAAAAAAAhISGn&#10;p6cuLi4HBwcoKCi8vLz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tLT/Bgb/AAD/AAD/MDB3Y2MAAAAAAAAAAAAJCQkAAAAAAAAAAAAAAAA3Nzep&#10;qalTU1NmZmbT09P////z8/PZ2dny8vL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5OT/goL/d3f/x8f/R0f/AAD/AAD/AAD/AABnAAAAAAAAAAAAAAAAAAAAAAAA&#10;AAAAAAAAAABhYWH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6Oj/Kyv/AAD/AAD/Cgr/Cgr/AAD/AAD/AAD/AACCAAAAAAAA&#10;AAAAAAACAgIqKioAAAAAAAApKSnZ2dn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j4//AAD/AAD/AAD/AAD/AAD/AAD/AAD/&#10;AAD/AABVBwcAAAAAAAAAAAAWFhbh4eG6urqwsLDs7Oz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dnb/AAD/AAD/AAD/&#10;AAD/Hh7/NDT/AAD/BAT/bW2tq6sXFxcAAAARERGhoaH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qKj/AAD/AAD/AAD/AAD/aGj/9PT/wMD/zs7////////h4eG9vb3e3t7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+Pj/W1v/AAD/AAD/MDD/3t7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////////////////////////////////////////////////////&#10;/////////////////////////////////////f3/wcH/uLj/8PD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+0tLR/f3+tra39/f3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+Hh4cAAAAAAAAAAABzc3P+/v7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o6OgTExMAAAAAAAAA&#10;AAAHBwfY2Nj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U&#10;1NQDAwMAAAAAAAAAAAAAAADBwcH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u7u4dHR0AAAAAAAAAAAAODg7h4eH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+fn58LCwsAAAAGBgaMjIz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5+f/8PD////////Q0NCkpKTLy8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8/Py9vb20tLTt7+//9vb/YWH/FBT/Hx//k5P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z8/PX19fx8fH9/f1ZWVkAAAAAAAArMjLcXV3/AAD/AAD/&#10;AAD/AQH/wsL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IyMgtLS0HBwcpKSljY2MAAAAAAAAAAAAA&#10;AADEAAD/AAD/AAD/AAD/AAD/fX3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19fUxMTEAAAAAAAAAAAAA&#10;AAAAAAAAAAAAAAABAAC/AAD/AAD/AAD/AAD/AAD/iIj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+vr////W3d0F&#10;BQUAAAAAAAAAAAAAAAAAAAAAAAAAAAAAAAB2Dw//AAD/AAD/AAD/Dw//1dX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+vr/&#10;hIT/LS3/Pj7ilZUMExMAAAAAAAAAAAACAgIXFxcAAAAAAAAMDAy6u7v/lpb/Nzf/R0f/vb3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k5P/AAD/AAD/AAD9DQ1hNDQAAAAAAAAAAABLS0ve3t6GhoZ8fHzLy8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Ojr/AAD/AAD/AAD/AADzdXV9hYVGRkZzc3Pq6ur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OTn/AAD/AAD/AAD/AAD/gYH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hob/AAD/AAD/AAD/&#10;BAT/xs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6urqLi4v/////////////////////////////////////////&#10;////////////////////////////////////////////////////////////////////////////&#10;9vb/b2//Gxv/KCj/np7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6urqLi4v/////////////////////////&#10;////////////////////////////////////////////////////////////////////////////&#10;////////////////////////7u7/9v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6urqLi4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6&#10;urqLi4v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6urqLi4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6urqLi4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6urqLi4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n5OHO0NL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Pj4+2trb/////////////&#10;////////////////////////////////////////////////////////////////////////////&#10;////////////////////////////////////////////////////////////////////////////&#10;///////////////////////////////////////////////////////////////z8fDS0tLR0dHP&#10;z8/Q0NCDenRBRUvPz8/n6Or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LxL4GBQMXGRsrKiomJiYXFhUMDQ4kJCSQlp7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9/Puhm5UzNji5v8T39/ebkIlPVFvw8PD3+Pj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GwLs9PT2nrbSsoZlVWmL/////////////&#10;//////////////////////////////////////////////////+6urqLi4v/////////////////&#10;///////////////////////////////////////////////////////////////8/PyhoaFoaGiW&#10;lpb6+vrk5OR8fHxwcHDBwcH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k4d1WU1AuKylU&#10;WmP///////////////////////////////////////////////////////////////+6urqLi4v/&#10;////////////////////////////////////////////////////////////////////////////&#10;//97e3sAAAAAAAAAAABSUlIwMDAAAAAAAAAICAi4uLj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69/V+e3aQlZv/////////////////////////////////////////////////////////&#10;//////+7u7uLi4v/////////////////////////////////////////////////////////////&#10;///////////////n5+cSEhIAAAAAAAAAAAAAAAAAAAAAAAAAAAAAAABFRUX+/v7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/q6Ofn6er////////////////////////////////5&#10;+fny8vLz8/Pz8/Pz8/Pz8/OxsbGLi4v/////////////////////////////////////////////&#10;///////////////////////////////Y2NgGBgYAAAAAAAAAAAAAAAAAAAAAAAAAAAAAAAAwMDD9&#10;/f3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+Jfnh8g4v/////////////////&#10;//////////////+dnZ1XV1daWlpaWlpaWlpaWlo/Pz+MjIz/////////////////////////////&#10;///////////////////////////////////////////////z8/MmJiYAAAAAAAAAAAABAQEAAAAA&#10;AAAAAAAAAABjY2P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////////////////////v7ezt7e//&#10;///////////////////////////////6+vr39/f39/f39/f39/f39/e0tLSLi4v/////////////&#10;//////////////////////////////////////////////////////////////////+xsbEWFhYA&#10;AAAODg6VlZVpaWkCAgIAAAAyMjLe3t7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/////x7+7Lysm8vLzF&#10;xsbl5uj///////////////////////////////////////////////////////////////+7u7uL&#10;i4v/////////////////////////////////////////////////////////////////////////&#10;///////////g4OC4uLjZ2dn////////Hx8e+vr7y8vL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///+c&#10;lpArKSgrKywyMjIuLi4kJCZtcnf3+fr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Ox8AnKCnDxsr29vf8/fz5+fjb2ddCPDePmKH/////////////////////////////&#10;//////////////////////////+6urqLi4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v7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c2NNfXFo7&#10;OjpJS0ynrLH////////l4uDj5ef////////////////////////////////////////r5uJxcnTz&#10;9vr/////////////////////////////////////////////////////////////////////////&#10;///////////////////////////////////////////////////////////////////Kw7yFiY//&#10;///////////////////////////////////////////////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c2derqqqamZmkpabMzdD/////////////////////////////////////////////////&#10;//////////////+6urqLi4v/////////////////////////////////////////////////////&#10;//////82NjYAAAAAAAAAAAAAAAB3d3f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6urqLi4v/////////////////////////////////////&#10;//////////////////////9paWkAAAAAAAAAAAAAAACrq6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6urqLi4v/////////////////////&#10;///////////////////////////////////////i4uI3NzcAAAAEBARiYmL5+fn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6urqLi4v/////&#10;///////////////////////////////////////////////////////////09PTAwMDMzMz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+uLI3NTQwMDAuLi5YXWLq7vL///+Ti4Mi&#10;JCXCydC7tK0pJiU0NDVoaWhfYmf+///e2NM+OzgwMDBWV1hOUVXw9Pj////PyMASExXe5Or/////&#10;///////////v7OlTTkotLi8vMDCEi5L9/v6JgXolJSU2NzhvcHNLS0vi6O2DfXWRnKT////WzsdR&#10;VFn8//////9cWFTJ0tqlnpQvMTNDQT8sLCt4f4b///+7sqlhZ27////Jw741NDEvLzAuMDGutLr/&#10;//+blI0qKisxMDFHS0/i5un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9+/rh4ODm5+f/&#10;///////////////j4+Lz9fb////w7uzl5uf////39/f////////7+vjh4uL+/v/49/f+/v7////K&#10;wrpNUlj+///////////////////////////h4eHp6uv////////////n5uTm6On////49/b7+/z5&#10;+Pj5+vr////9/Pz29vb////////29vb9/f2ZkolfaHDy8fDm5uj////////7+/r39/f////////5&#10;+Pff39/z9fb////////////t7ezg4OD+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fmpUxLi2psbj/////////////////////////////////////////////////////&#10;//////////////////////////////////////////////////+Wj4VWXmb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1saylqK3/////////////////////////////////////////&#10;///////////////////////////////////////////////////////////////////d29jIy87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6urqLi4v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Pj4+2t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6urqLi4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Pj4+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6urqL&#10;i4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x7+3b&#10;3d7/////////////////////////////////////////////////////////////////////////&#10;////////////////////////////////////////////////////////////////////////////&#10;///////////////////////////////////////////////////////////////////k4d3Fx8n/&#10;//////////////////////////////////////////////////////////////+Pj4+2tr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6urqLi4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6urqLi4v/////////////////////////////////////////&#10;////+Pj/q6v/oKD/4eH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6urqLi4v/////////////////////////&#10;////////////////9fX/TEz/AAD/AAD/HBz/zs7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6urqLi4v/////////&#10;////////////////////////////////oqL/AAD/AAD/AAD/AAD/UVH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6&#10;urqLi4v/////////////////////////////////////////enr/AAD/AAD/AAD/AAD/LS3//Pz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6urqLi4v/////////////////////////////////////////oKD/AAD/AAD/&#10;AAD/AAD/Tk7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6urqLi4v/////////////////////////////////////&#10;////8fH/QED/AAD/AAD/FBT/xs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6urqLi4v/////////////////////&#10;////////////////////////8fH/m5v/kJD/2Nj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flotYYmj/////////////////////&#10;//9KQTg2QEn///+TiX8JDRPs8fb7+PVEPjhESEtnZ2VBPz4eISTh5+z///+zq6IDAwXK0tn/////&#10;///////////KwrsfHx5hZGZVUU9ITlXu7u5HQDpER0tnZ2VCQD8eISTr8fVoX1aDjZf////Lwro0&#10;OT79//////09OjfF0NemnpQTFRVXWVtVU045P0Tx9PetpJhMUlj///+GfXYjJylnZ2gwLClnb3j3&#10;9vZQSUI+Q0hpaGgqKiu5v8f///////////////+Pj4+2tr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6urqLi4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g3drLztD/////&#10;///////////////////U0c7Mz9L////o5uPAwsT////////r6eWYlpOZm53o6evEw8Lt7/L////b&#10;08s6PkL4+/3////////////////////W08+OjY2doKHv8vT////r6eaYlpSYmp3o6evEw8Lw8vTS&#10;z8zZ3N/////v7erBwsT+//////7Ew8Lu8fOakolfZ2yyrqyXmZvs7/H////l4t/Iysz///////+9&#10;u7iLi4uxtrj9/v/////18/CjoaCMjY3N0dP///////////////////+Pj4+2tr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6urqLi4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Y1tRoYluBiZL/////////////////////////////////////////////////////&#10;//////////////////////////////////////////////////+Ti4JcZWz/////////////////&#10;//////////////////////////////////////////////////////////////////////+Pj4+2&#10;tr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6urqLi4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+eHFQVFnt8PT/////////////////////////////////////&#10;//////////////////////////////////////////////////////////////////+2sauRlpz/&#10;////////////////////////////////////////////////////////////////////////////&#10;//////////+Pj4+2tr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6urq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Pj4+2tr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6urqLi4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Pj4+2tr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6urqL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Pj4+2trb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6urqLi4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P&#10;j4+2tr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6urqLi4v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Pj4+2trb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6urqPj4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Tk5O2tr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ra2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9fX3Y2Nj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qqqqnp6f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u7u5xcXH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5+flnZ2f19fX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4eHj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jo6OhoaH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l5eVtbW3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5+flnZ2f19fX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4&#10;eHj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jo6OhoaH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l5eVtbW3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5+flnZ2f19fX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4eHj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jo6OhoaH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l&#10;5eVtbW3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5+flnZ2f19fX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4eHj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jo6OhoaH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l5eVtbW3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5+flhYWH19fX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zc3PNzc3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goKCdnZ3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k5ORoaGj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9/f2np6f4&#10;+Pj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zs7Ph4eH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Nzc3Gxsb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z8/Oqqqr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4&#10;s7B4eHi0t7v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8uLR4d3eTlJjw8vT/////&#10;///Z1dF+fXyVl5v19/n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MyMXQ09b////////v7OmM&#10;iYeDhYjj5un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2vrKh4eHi1ub3//////////v2tqKV4eHm/&#10;ws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popkmKCt4d3cnJCOhqbD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fl48kJih5&#10;eXtKRkJHTVX6/P7i3NUrKCVucHJHQT1eZW3+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r5+IaFRGH&#10;kZn////59vNJRD5WWl9kXls1OT/u8vX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IgHgvMTV4d3YeHBuiqrL/&#10;//+Ui4ItMTR3dXUjIiK3vsX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9+/k/Oja1vsb////AuK86P0X7/P7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v1WUU20vcb////++/YxLirT2uGFfHJocXr////38+4xLi3T2uD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1uaGIbGxqOlp3///+7s6o5PkT///////9TTEWbpK3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r5eAsLCzi&#10;6e////+yqaFudXz59vQyLyzM1Nv///+onpVJUFj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s5t8wMDHo7fP////v6eQwMDDl6u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z8/P9/f7////38+0uLCvZ3uNWT0mnsbr///////9VTkijrLX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roptjaXBybGSGjpb///+If3ZqdH3///////+NhXxncXr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+tq5LUVbFwb54d3i0t7v////b1M0yNjr2+v7////f2NEyNTf0+Pv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h2tIxMzXx9vn////28u00&#10;MTDY3u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tZFtTW2P+/v9IQzy5wMj/////&#10;//9jW1STm6X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n4t1AP0Do7PF1bWOHj5j///94cGV8hI3///////+elItY&#10;X2r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wpp0bGxxSVFd4eHciISClrbbWz8Y6PkH9///////p490xMTTq7/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j3NQy&#10;NDXw9fn////18es0MTDa4ej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+/ftxamM4PUPr7vH/&#10;//9IRD63v8f///////9hWVOWnqj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9/PphWlSGjpXu7e1mX1Z6gon3+Ph8c2p6&#10;g4v///////+ckolaYm3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uo5kXGyHv8/f///+3rqU9Q0rQy8U7P0H8////&#10;///n4tsxMjXs8fX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y7eczMTHk6u/////q5N4vMTLr8P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8+vhm&#10;XldCR0/u8fT///////9ZUkygqbL///////9OSEGttr7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y7eglIBwgISEhISEO&#10;DQwQERKYoKqck4lkbHX///////+Ee3Nxe4P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+tq00OUH////////b0ss2&#10;OT3b2dUzNTfz9/z////Z0ck1ODz4+/3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v1QSUORmqL///+bkolHTlb+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JgHg1OkDj5+nx8fHu7+/8/f2YjoVMUlr9/v/b1c4pKizh5+z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9&#10;/Pzf397Z2dna2tpeV09xeH/v8PLQycEsLzLr7/L39fE6NTKxucH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r5+Em&#10;IyLByM////+LgnlQWGH8/Po+ODOpsbn///+CeXFcZGz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Mxb4oJiU/Pz8oKCrGzNL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18e4oIh0ZGhwkJCQhISEhISXL0dj18e5IQj05OzwoJyaLkpn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0bGOLk5v////+/fxza2QtLzA0MjBbYWj6/P3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knZUmJiZAQD8rLTHQ1dr///+6s6wlJCQ/Pz4sLzLX2+H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n5OG5urrk&#10;5uj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7+vnY19bT09PS0tLS0tLS0tP09fb////49vS+&#10;vb3P0d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n5uXr7O7///////////7Jx8XCxMb8&#10;/f7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d29i6urvq7O/////////////g3dq6urvq7O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6+vr8/P3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u6+draGQ5Nzc7Ozt2e3/z9vj/////////&#10;////////////////////////////////////////////////////////////////////////////&#10;///Ry8RydXv///////////////////////////////////////+inZZhZmz8/v/////////CurR8&#10;f4X///////////////////////////////////////////////////////////////+rpZ+NlJr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v5kXFRXX2XQ0dLLycdF&#10;PzlocHn/////////////////////////////////////////////////////////////////////&#10;//////////////////+/t606P0f///////////////////////////////////////+DfXQAAACi&#10;qrL///////+pnpdJTVX/////////////////////////////////////////////////////////&#10;//////+Kgnlha3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29fPh4uP////8+/vW1NJtZ2EqMDX2+f3s&#10;6OV0cG1FREMyMTAaHCDv8/iCenFvfIb////f1880Njr1+f3///9STEavucKzrKJganP///////+u&#10;pZxTWmPJwrlESVHj39wVEhAwMDEwMDAxMTEfISTN1Nr///////////99d25veoL///+NhHtCSlKr&#10;pJ5PVFv///9JQzy0vMX////b080wMzj+//9jXVWOmKH////Hv7c9RUz//////flAOzjN1t6UjIN7&#10;hY7///////+KgHh3foZ1bGQcHiAyMTExMTEpKCdqcnzJwbg8Qk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e19AsLTDw9fr/////&#10;///99/EnJSTb4ONMRT9kanC+v8DW0s4xLy/s8feCenFue4X////e1s4zNTnz+Pz///9RS0WvucK0&#10;rKJUXGX///////+elYxfaHHLw7lDSFDm498lJSbU2d7p6Ojq6urW1tb29/j///////////99d25v&#10;eoL////49vM8ODNDQkNXW2P///9HQTq2v8f////Z0sosMDT+//9jXVWMl6D////GvrY8REr/////&#10;/fk/OjfN1t6Ui4JveIH///////93bmaEjJV1bGNtdX3r6+vp6eng397j5ebDu7E8QUX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v7u7q6+v////////////////y8fDu7+//&#10;///9/fz8/Pz8/Pz8/Pz////+/v76+vr////////7+/v9/v6spZtQWF/7+vnu7u/////////+/f37&#10;+/v///////////7p6en3+fr////////////////////8/Pz8/Pz////////////////7+/v/////&#10;///59/ft7e7////7+/v////7+/v8/f3////+/v37+/v////////7+/r+/v78/Pz////29fTw8fL/&#10;///////////////y8fDs7e3////////9/f37+/v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qo5lJUFj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n5eLMztD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59vN3c28xLisAAAB+&#10;hpD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9+vdJQjwaHBxf&#10;Y2nv8vX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5+Pjz&#10;9PT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e3t6hoaG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goKCgoKCgoKCgoKCgoKCgoKCgoKCgoKCgoKCgoKCgoKCgoKCgoKCg&#10;oKCgoKCgoKCgoKCgoKCgoKCjo6Pm5ub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5eXl3d3eWlpa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VlZWVlZWVlZWVlZWVlZWVlZWVlZWVlZWVlZWVlZWVlZWVlZWVlZWV&#10;lZWVlZWVlZWVlZWVlZWVlZWWlpZmZmaVlZX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7e3vX19f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5ubm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Q0NDAwMDw8PD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+/v52dnYGBgYAAAAsLCzW1tb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AwMAAAAAAAAAAAAAAAABTU1P+/v7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QkJAAAAAAAAAAAAAAAAAkJCT4+Pj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rq6sAAAAAAAAAAAAAAAA7Ozv9/f3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y8vI7OzsAAAAAAAAFBQWsrKz/////////////////////////////&#10;//////////+ysrKUlJ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s7OyIiIhzc3O+vr7/////////////////////////////&#10;//////////////+ysrKUlJ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//&#10;////////////////////////////////////////////////////////////////////////////&#10;///////////////////////////////5+fn39/f+/v7/////////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//////////////////////////////////////////////////////////////////////////&#10;//////////////////////////++ubRIR0UkJCMlJic6OjxqbXHi5un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OyMErKiuYm56mo6A8PDuanqJwa2Y2O0Dt8fT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7+/p4+N/hoZucXHblJT/b2//i4v/7e3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95b2eRmaL///////+wqKBze4P///9cVU+lrrf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+vr/tLT/n5//Xl7/GxvlFRU+AABKAADyAAD/AAD/AAD/QED/9PT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94bmV8hI7///////+imY9XXmb///9nYFmYoqz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1NT/ysr/&#10;i4v/QED/Njb/AAD/AAD/AAD/AAD/AADuAADkAAD/AAD/AAD/AAD/AAD/sLD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PycIaGRh1eHyJhoQdHBuyuL+IgnklKS3g5en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Pz/cHD/CAj/&#10;AgL/AAD/AAD/AAD/AAD/AAD/AAD/AAD/AAD/AAD/AAD/AAD/AAD/AAD/AAD/mZn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Fwb1cWlhUVVausrf///+joJ7T19r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sbH/AAD/&#10;AAD/AAD/AAD/AAD/AAD/AAD/AAD/AAD/AAD/AAD/AADxAAD/AAD/AAD/AAD/AgL/ycn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AgID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eHj/&#10;AAD/AAD/AAD/AAD/AAD/AAD/AAD/AAD/AAD/AAD/AADaAABGAADfCwv/AAD/CQn/fn7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91bmvDyM7////////////////////////////6+vqRkZF8fHx8fHx8fHx8fHx+fn5BQUHV1dX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mZn/AAD/AAD/AAD/AAD/AAD/AAD/AAD/AAD/EBD/MTH/TEzlsbG6w8Pt3d3/vr7/1NT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/////////////////////&#10;//////+rp6Xa3uL////////////////////////////8/PzExMS7u7u7u7u7u7u7u7u8vLxdXV3S&#10;0tL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39//lZX/Cgr/AAD/AAD/BAT/FBT/Jib/hYX/mJj/1dX//Pz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////////////9/Pz4&#10;+Pj///////////////////////////////////////////////////////////////////////9+&#10;fn7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Oz89bXl6T&#10;Tk7/GBj/AAD/AAD/GBj/bGz/vLz/5+f/9PT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FwLxVU1Ay&#10;MjErKys2NjdhZGjX29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j1tYXGRkA&#10;AADFAAD/AAD/AAD/AAD/Dw//3t7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JwrsiIiKI&#10;io26u7vFxcW1tLN0cG0rLjLj6Oz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4+/u2uLi/qan/Xl7zFRW6&#10;AABPAADpAAD/AAD/AAD/AAD/AAD/r6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90amKL&#10;lJ7///////////////////9kXVaapK7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7+/7zs5lU1MAAACbAAD/AAD/&#10;AAD/AADmAADrAAD/AAD/AAD/AAD/AAD/y8v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99&#10;c2t5gor///////////////////9TTUekrbb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9/f3c3Nx/f3+AgICXl5d0dHSXl5d+goKydXX/KCj+AwPYAABcAADjAAD/&#10;AAD/AAD/AAD+AACrAADxAAD/AAD/AAD/X1///Pz/////////////////////////////////////&#10;///////////////////////////////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c1tEsKSZYXF6MjY6YmJiIhoVKR0U7QUbv8vX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n6upmZmYzMzMXFxcAAAAAAAAAAAAAAAAAAAAAAADIAAD/AAD/AAD/AADyAAD5&#10;AAD/AAD/AAD/AAD/AABKCgqLUFD/f3//o6P/+fn/////////////////////////////////////&#10;///////////////////////////////////////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/////j39yDgH5VVFNKSktaW12Qk5fu8fP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+5uZkUVEAAAAAAAAAAAAAAAAAAAAAAAAAAAAAAAAqAAD6AAD/AAD/AAD/AAD7&#10;AADTAAD/AAD/AAD/AAD+JCTm1NT4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Pz/4eH/&#10;lJT/nZ29q6uQj4/4Zmb/FBTjAAB/AAACAAAAAAAAAAAAAAAAAAAAAAAAAAAbAADxAAD/AAD/AAD/&#10;AADxAAArAACkEBD/Kir/SUn/zs7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3t7/V1f/MTH/&#10;Ghr/AAD/AAC/AAB2AAD9AAD/AAD/AAD/AABRAAAAAAAAAAAAAAAAAAAAAAAAAAAAAACUAAD/AAD/&#10;AAD/AADoQkKKjo7N1NT/+Pj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n39/9OTn/AAD/&#10;AAD/AAD/AAD/AAD/AAD/AAD/AAD/AAD/AAD/AACWAAAAAAAAAAAAAAAHBwcAAAAHBwcAAAAHAACq&#10;ODj/V1f/hIT/8/P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39/dkaWk/EBD8AAD/&#10;AAD/AAD/AAD/AAD/AAD/AAD/AAD/AAD/AAD/AAD/AACTDAw4PT2oqKjExMTU1NS3t7fU1NTCwsK+&#10;wMDu9/f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Tk5MAAAAyAAD/&#10;AAD/AAD/AAD/AAD/AAD/AAD/AAC0AAD2AAD/AAD/AAD/Cgr0wcH8/f3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IUlIAAAAM&#10;AADQAAD/AAD/AAD/AAD/AAD/AAC+AAAFAABdDAz3Pj7/T0//urr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k5OShoaGvs7P5wMCVNTUx&#10;AAAAAAAvAAC8AADxEBD/Tk7/oqL/tLTKwMCipKTK0dH9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c3NxdXV0/Pz8eHh4AAABwAAD6AAD/&#10;AAD2AABiAAAAAAALCwvUxcX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i4+MxMTEAAAAAAAAAAAAeAADxAAD/&#10;AAD/AAD/AADmAgJcS0u6vb3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8/Pz/t7f/mpqVaGgRFRUAAAAAAAAAAAAAAAA6AAD/&#10;AAD/AAD/AAD/AAD/Bgb/3t7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9/f2VlpY7PDzDNTX/AAD/AADqAABPAAAAAAAAAAAAAAAAAAAf&#10;AADzAAD/AAD/AAD/AAD/GBj/7Oz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fn58AAAApAAD2AAD/AAD/AAD/AADUAAAJAAAAAAAAAAAA&#10;AAAAAAB3AAD7AAD/AAD/BAT/k5P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AQEAAAABSAAD/AAD/AAD/AAD/AADuAAAYAAAAAAAL&#10;CwtJSUmOjo6jpqb4srL/j4//wsL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85REQAAAAvAAD8AAD/AAD/AAD/AADNAAAAAAAP&#10;EBDHx8f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8vL/l5esLCw7AAAAAACMAAD4AAD/AAD/DAyKNjZH&#10;SUm+vr7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9vb/R0f/AAD/AAD3AABUBwciJCTJgYH/mpr/z8/6&#10;/v7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sbH/AAD/AAD/AAD/AAD3MTHx8PD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n5//AAD/AAD/AAD/AAD/IiL/9/f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f4eGwdnb/AAD/AAD/AAD/AAD/TEz//v7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/yckVGxsAAACOAAD9AAD/AAD/IiL/zs7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8/PzS0tKNjo6sp6f9paWdLy8rAAAAAAAAAAA5AADIfX3/6en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n5+e9vb2zs7NHR0cxMTEPDw8AAACjAAD+AAD/AADwAABGAAAAAAAAAACSm5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ExMQfHx8AAAAAAAAAAAAAAAAAAABIAAD/AAD/AAD/AAD/AADDAAACAAAAAAC3&#10;t7f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6+vo4ODgAAAAAAAAAAAAAAAAAAAAAAABqAAD/AAD/AAD/AAD/AADZAAAAAABO&#10;UFD39/f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0tLQ4ODgBAQEAAAAAAAAAAAAAAAAAAAAAAABAAAD/AAD/AAD/AAD/AADlKyuk&#10;paX29v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T09MMDAwAAAAAAAAAAAAAAAAAAAAAAAAAAAAAAAAAAACYAAD9AAD/AAD/GBj/&#10;xs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GhoYAAAAAAAAAAAAAAAAAAAAAAAAZGRkeHh5hYWGfoKC5ubn9trb/o6P/&#10;39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Hh4cAAAAAAAAAAAAAAAAfHx+YmJjq6urw8PD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X19cPDw8AAAAAAAAAAACMjIz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19fWsrKyhoaG9vb2enp5kZGQuLi4kJCR1dXX39/f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T09PGxsZ9fX06OjouLi4AAAAAAAAAAAAAAAAGBgZpaWnz8/P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9/f2bm5tm&#10;ZmZYWFgHBwcAAAAAAAAAAAAAAAAAAAAAAAAAAAAAAAAAAAADAwPOzs7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ExMSTk5O0tLSjo6NZWVkA&#10;AAAAAAAAAAAAAAAAAAAAAAAAAAAAAAAAAAAAAAAAAAAAAAAAAAAAAACsrKz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ampoGBgYAAAAAAAAAAAAA&#10;AAAAAAAAAAAAAAAAAAAAAAAAAAAAAAAAAAAAAAAAAAAAAAAAAAAAAAABAQHNzc3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k5OSHh4cSEhIAAAAAAAAAAAAA&#10;AAAAAAAAAAAAAAAAAAAAAAAAAAAAAAAAAAAAAAAAAAAAAAAAAAAAAAAAAABra2v9/f3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l5eUoKCgAAAAAAAAAAAAAAAAA&#10;AAAAAAAAAAAAAAAAAAAAAAAAAAAAAAADAwMVFRUuLi6MjIyenp64uLiWlpa2trb9/f3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JiYkAAAAAAAAAAAAAAAAA&#10;AAAAAAAAAAAAAAAAAAAAAAAYGBhlZWVtbW27u7vo6Oj4+Pj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urq4uLi4AAAAAAAAAAAAA&#10;AAAAAAAAAAAAAAAAAAApKSm2trbl5eX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w8PCurq5qamoAAAAAAAAAAAAAAAAA&#10;AAAAAABSUlK6urqmpqajo6Pp6en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l5eU0NDQAAAAAAAAAAAAAAAAAAAAA&#10;AAAAAAA5OTnq6ur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4eHgAAAAAAAAAAAAAAAAAAAAA&#10;AAAAAACRkZHz8/P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NTU0AAAAAAAAAAAAAAAAA&#10;AAAAAAARERHp6en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wcHAAAAAAAAAAAAAA&#10;AAAAAAANDQ2YmJj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a2tohISEAAAAA&#10;AAArKyutra3Y2Nj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z8vP////9+/m5t7W3ubv6/P3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h4eGQ&#10;kJCWlpbo6Oj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18+9eWFIlJSaDh41ybWUrLS8sKylXX2X5+/z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+YkIdFTFHJyclCPDZAR0709/j18/A+Oja4&#10;wMf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9tZFyiq7T///+PhX18hY////////95&#10;cWuRm6b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+WjYRGTVTLyspCOzVDSVH19/nz&#10;8Ow7NzO5wcn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f39/Y&#10;2Nh8fHxPT0+FhYX09P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z8O5aVFAkJCSEiY5uaWIr&#10;LC4pJyZbYGf6+/3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z8/NkZGQN&#10;DQ0JCQkAAAAAAAAAAABkZGT+/v7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////////y8fL////8&#10;+/m5trW5vL7///////////////////////////////////////////////////////////////98&#10;fHz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n5+dnZ2ctLS0A&#10;AAAAAAAAAAAAAAAAAAAAAAALCwvh4eH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/////////&#10;///////////////f3dzx8vP////////////////////////////////09PTw8PDw8PDw8PDw8PDx&#10;8fF0dHTQ0ND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p6elFRUUAAAAA&#10;AAAAAAAAAAAAAAAAAAAAAAAAAAAFBQXY2Nj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9ZUU22vcT////////////////////////////4+PhycnJYWFhaWlpaWlpa&#10;WlpbW1sxMTHW1t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9/f15eXkYGBgAAAAA&#10;AAAAAAAAAAAAAAAAAAAAAAAAAAAAAAAwMDD29v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q6ej29vf////////////////////////////////6+vr5+fn5+fn5&#10;+fn5+fn5+fl4eHj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29uDg4MAAAAAAAAA&#10;AAAAAAAAAAAAAAAAAAAAAAABAQEJCQktLS3FxcX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i4N6+vr2zs7TDxMXq6+3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VlZUPDw8AAAAAAAAA&#10;AAAAAAAAAAAAAAAAAAAbGxtdXV27u7va2tr09P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5+PVxbGYnJiYzMzI3NzcwMDAnKCmNk5n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b29sLCwsAAAAAAAAA&#10;AAAAAAAAAAAAAAAJCQk/Pz/S0tL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+elo08QUff4eP8/Pz////6+vrQzMkrKinDy9L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6en91NSWjo4jKCgAAAAAAAAA&#10;AAAAAAAAAAAAAAAGBga4uLj+/v7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9tY1uhqrP///////////////////91bWeRm6b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9fX/o6P/Gxv+BgbGAAApAAAAAAAA&#10;AAAAAAAAAAAJCQlGRkavr6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+bk4pDSU7j5uf////////9/fzW0s8tLCrAyM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+fn/eXn/JSX/AwP/AAD/AAD/AAC/AAAF&#10;AAAAAAAAAAAAAACMjIz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//&#10;////////////////////////////////////////////////////////////////////////////&#10;///////////////////49fNqY14lJSU1NjY7OzszMjMmJieDipD+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kJD/AAD/AAD/AAD/AAD/AAD/AADw&#10;AAAZAAAAAAA9PT2qqqr+/v7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//////////////////////////////////////////////////////////////////////////&#10;///////////////////////////////c2tm2tbSqqqu6u73l5uj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QkL/AAD/AAD/AAD/AAD/AAD/&#10;AADiAAAJAAADBATLy8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+wcHhJyf/AAD/AAD/AAD/AAD/&#10;AAD/AACXFBQmKiqdnZ3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0+/vQ0dFzc3MAAgJkAAD/AAD/AAD/AAD/&#10;Bgb/UFD/lZXu6en29/f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7e3/h4f/cXGMRUUCBAQAAAAAAAAEAAB4AADSAgL7&#10;Nzf/r6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7e3/ubn/PDz/AAD/AAD2AABaAAAAAAAAAAAAAAAAAAAT&#10;Dw/m5ub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5OT/cHD/VVX/KSn/AAD/AAD/AAD/AAD/AADPAAAFAAAAAAAAAAAA&#10;AAAlJib19v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29vaenp6Ghoaqq6uVh4f1Kir/AAD/AAD/AAD/AAD/AAD/AAD/AAD/AADgAAALAAAAAAAA&#10;AAAHBwehoaH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4+PhSUlIAAAAAAAAAAABIAAD9AAD/AAD/AAD/AAD/AAD/AAD/AAD/AAD/AACoAAAAAAAe&#10;Hh6JiYnGxs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5ubkAAAAAAAAAAAAAAABhAAD/AAD/AAD/AAD/AAD/AAD/AAD/AAD/AAD/LCyMYWFv&#10;cnLY2Nj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dnZ0AAAAAAAAAAAAAAAAtAAD4AAD/AAD/AAD/AAD/AAD/AAD/Ozv/wMD/7+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JyckBAQEAAAAAAAAAAAAAAABqAADlAAD/Bgb/Ozv/dnb/kJD/7u7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o6OhpaWkHBwcAAAACAgIAAAAAAAB8YGD/1NT/+fn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l5eVPT08XFxcxMTF5eXmvr6/Ly8usrKzAwMD7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S0tJNTU0AAAAAAAAAAAAdHR3s7Oz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4//9ocXEFBgYAAAAAAAAAAAAAAAAAAACsrKz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/////////////8&#10;+/v////////////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zc3kd3dMAAACAAAAAAAAAAAAAAAAAAAAAAC2tr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+ln5l+hYv/////&#10;//+hmJFJTVLj5+r////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rq7/DAz/AAD/AACaAAADAAAAAAAAAAAAAAAqKiru7u7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CurIYGBmkqbH/&#10;///////f3NdaVE0/Rk34+vz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MDD/AAD/AAD/AAD/AAA5AAAAAAAUFBRaWlrX19f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9gWFGWn6j/&#10;///////////////++/g7ODTAyND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e3t6pqanCw8PArq72DQ3/AAD/AAD/AAD/AABOAAADBga0tL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9PSUbL&#10;0Nj///////////////////9sZF6hqLL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B&#10;wcFUVFRLS0sYGBgAAAAAAAACAADJAAD/AAD/AAD/AAD/AQGUZWW5vr7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9d&#10;VlCosbn///////////////////9OSEO1vsb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S&#10;0tIODg4AAAAAAAAAAAAAAAAAAAAAAABKAADuAAD/AAD/AAD/bm7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+xqaAuMjbc3+L////////9/PugmZEoLDHt8fT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5eXkAAAAAAAAAAAAAAAAAAAAAAAAAAAAAAAApAAB/HBz+urr//v7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+/ftzbGUYGBlCQ0RQUE8xLy0gIiS6wMb////////////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y&#10;8vJ6enoZGRkAAAAAAAAAAAAAAAAAAAAAAAAAAAAAAAAAAABETk7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Ewb59fHtwcHGbnJ/t8PL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+&#10;/v5jY2MAAAAAAAAAAAAAAAAAAAAAAAAAAAAAAAAAAAAAAAARERHDw8P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Z1dJsa2rM09r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k5OQODg4AAAAAAAAAAAAAAAAPDw9fX1+JiYmjo6OampqMjIzT09P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7Cv7tbWFUWFRRDR0zg5en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g4OAKCgoAAAAAAAAAAAAAAACzs7P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39fOnpaBAPTsXFhQdISjL0NL////////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5+fk+Pj4AAAAAAAAAAAAhISHv7+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+uqKQ9OjhAQkSVmp3Iw75JSlL////////////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c3NxCQkIODg4uLi6/v7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9tY10ZHB+XnJ/19/np4dpGR0/9///////////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KyspeXl5dXV2xsbHj4+P29vb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19PKvrKdKR0QpKyxWVVQ6PUb+///////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R0dETExMAAAAAAAAHBwe+vr7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NysdqZ2MiISA+QUSeoaX19/j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l5eVaWloVFRUAAAAAAAAAAAAAAABUVF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v7eqSjooxMDHH&#10;ztb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Hx8dbW1slJSUAAAAAAAAAAAAAAAAAAAAAAABHR0f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q6ea7u7qwsLHS1Nb////+&#10;/fz3+Pn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V1dUSEhIAAAAAAAAAAAAAAAAAAAAAAAAAAAAAAACHh4f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+YkYscHBocHR4gICAXFxc/&#10;REnd4uX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9fX0AAAAAAAAAAAAAAAAAAAAAAAAAAAAKCgpZWVnx8fH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BurIbHB+zt7vx8fL39/fg&#10;391uZ19ARk36/P3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6+vpkZGQAAAAAAAAAAAAAAAAAAAAAAAAtLS3X19f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9waF+KlJ3/////////&#10;/////////Pg8OTfT2uD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Ly8s2NjYKCgoAAAAAAAAAAAAAAAAaGhpJSUnT09P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9gWFWwuMD/////&#10;//////////////9XUU68xcz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z8/MtLS0AAAAAAAAAAAAAAAAODg5eXl7p6en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9gWFa3vsn/&#10;//////////////////9dVFK6w8z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Ozs4AAAAAAAAAAAAAAAAEBAS9vb3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9dVFBp&#10;bXOcnJybm5ubm5ubm5ucnJsxLS68xc3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7+/v////W1tYHBwcAAAAAAAAAAAAJCQni4uL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+O&#10;h4I8PDw8PDw8PDw8PDw8PDw8OztBQkbU2uD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+fn/wsLzubleW1ssLS1OTk41NTUDAwMAAAAAAAAAAABUVFT7+/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8vL/R0f/AAD7AACqAAAIAAAAAAAAAAAAAAAAAAAgICBwcHDs7Oz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H&#10;zMzXYGD/AAD/AAD/AAD/AABxAAAAAAAAAAAAAAAAAABpaWn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1NSu&#10;hoYDBwejAAD/AAD/AAD/AAD/AAClAAAAAAAAAAAAAAAAAABlZWX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9PT/W1v/&#10;BwfyAACWAACVAAD/AAD/AAD/AAD/AACEAAAAAAAAAAAAAAAAAACwsLD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S0M6tra2srKysrKysrK7s7vH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kpL/&#10;AAD/AAD/AAD/AACRAADfAAD/AAD/AADyDw9CHh43ODgkJCQmJiaNjY3+/v7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+4sKkXFxc3Nzc5OTk5OTk5Oj3R193/////////////////&#10;//////////////////////////////////////////////////+lnphjZ2vz9vj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VFT/AAD/AAD/AAD/AACgAAAjAACOCwv6fX371tbu8fH+/v709PT29v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9sY1yIkJn/////////////////////////////////&#10;//////////////////////////////////////////////////////+MgnoSExQ+QUTFyc7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cnL/AAD/AAD/AAD/AACFAAAAAQF+iYn+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+clI2EipL/////////////////////////////&#10;//////////////////////////////////////////////////////////+GfHZudoCln5kmJSVd&#10;YWXGycz7/Pz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Q0dGzgoL0BAT/AAD/AAD/EBCugIC2u7v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x7eg0LixGSEpaWllYWFhYWVzY3uP/////&#10;//////////////////////////////////////////////////////////////+GfHVrdYD////i&#10;39twbGgnJSUxMTNWV1nX2t7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JX&#10;V1dPT08JCQkAAAA5AQHGLCz/bGz/ysr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+XjoYwMzeBgYKDg4OCgoKCg4Xi5ur/&#10;//////////////////////////////////////////////////////////////////+Cd3Bmb3v/&#10;///////////v7eu3tLKCgIHY2+D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1tbUD&#10;AwMAAAAAAAAAAAAAAAAAAAAvODj3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9vZl+gqbL/////////////////&#10;//////////////////////////////////////////////////////////////////////+rpKCZ&#10;n6f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N&#10;TU0AAAAAAAAAAAAAAAAAAAAAAAANDQ3k5O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+7ta1dYWXg4ePu7u7t7e3t&#10;7e77+/z/////////////////////////////////////////////////////////////////////&#10;////////////////////////////////////////////////////////////////////////////&#10;//////////////+AgID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t&#10;7e0zMzMAAAAAAAAAAAAAAAAAAAAAAAAgICDy8vL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+spJ0QDw0ZGRslJSUk&#10;JCQkJSnN09r/////////////////////////////////////////////////////////////////&#10;//////////////////////////////+Ff3zKz9T////////////////////////////7+/uhoaGP&#10;j4+Pj4+Pj4+Pj4+RkZFJSUnU1N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39/ep&#10;qakgICACAgIAAAAAAAAAAAAAAAAAAAAAAACSkpL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/s6unb29zh4eDf&#10;39/f39/Y2Nj19/j/////////////////////////////////////////////////////////////&#10;//////////////////////////////////+Yk5DS1tv////////////////////////////7+/uy&#10;srKlpaWmpqampqampqanp6dTU1PT09P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6+vp/f38n&#10;JycDAwMAAAAAAAAAAAAAAAAQEBBiYmJ8fHy1tbX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////f29h5&#10;dnRgYGCKjpHx9Pb/////////////////////////////////////////////////////////////&#10;////////////////////////////////////////////////////////////////////////////&#10;//////////////////////////9/f3/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PmpoA&#10;AAAAAAAAAAAAAAAAAAAAAAALCwvKysr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/f2tQm&#10;JCFeY2WDgoJGQj5DSlH3+fv/////////////////////////////////////////////////////&#10;///////////////////X089tamdCQUA5OTlHSEl6fYHm6ev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traU&#10;Jyc0AAAAAAAAAAAAAAAAAAAAAAAZGRnx8fH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+C&#10;eXFweIH//////////fpFQDy6wsr/////////////////////////////////////////////////&#10;///////////////////TzcclJCJvcHOio6Ourq6cm5pcWVYzOD3q7vH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dXX/&#10;AAD/AAD3AABdAAAAAAAAAAAAAAAAAAB2dnb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9uZl+fp7D///////////9nX1mjqrT/////////////////////////////////////////////&#10;//////////////////////94b2aAiZP///////////////////9bVU+fqLL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8fH/5eX2+Pjqw8P/&#10;BQX/AAD/AAD/AADcAAAEAAAEBQVMTEyQkJD4+Pj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+nn5Y3PELf4uT39/fHwr0nJyfW3OL/////////////////////////////////////////&#10;//////////////////////////93bmaFjpf///////////////////9dVlCeqLH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qqr/IyP/EhLTKChs&#10;DQ3+AAD/AAD/AAD/AADzAQFONTWnqqr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vxvaWIhIiIrKyohISKTmaD/////////////////////////////////////////&#10;///////////////////////////////SzMYmJSNuc3WkpqaxsrKgnp1fXFkwNTro7PD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2tr/Dg7/AAD/AAD/&#10;AADGAADzAAD/AAD/AAD/AAD+Jib/9fX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+/u7jHy87c29rJycnn6Or/////////////////////////////////////////&#10;///////////////////////////////////////U0MtpZ2VAPz83NzdFRUh3en7j5un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oaH/AAD/AAD/&#10;AAD/AADcAACQAAD+AAD/AAD/Cwv/p6f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9yaWGRmqP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rq7/AAD/&#10;AAD/AAD/AADXAAAFAAA9AADLaGj/0ND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+zrKQvMTKNj5Gjo6OioqKio6Xp7O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7Oz/&#10;KCj/AAD/AAD8AAB1AAAAAAAVHBzf6en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9/v3///+2sKtHRkU+Pj5AQEA/Pz8/QETT2d/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1tb/WVn/QUHYYmJGQUFWVlbOzs7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91cGze5OnRzMnQ1Nn////////////////////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9ORkB5f4ZeVlJZX2eysrKxsbGxsbGxsbPt7/L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Fv7lCQD8YFRQZGx04ODg2NjY2NjY2NzvQ193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t7e329v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+qop+qsLj////////////////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w8PBiYmIYGBgpKSmmpqb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2dnYAAAAAAAAAAAAJCQnS0tL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8uLi4AAAAAAAAAAAAAAACQkJD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FxcUgICAAAAAAAAAAAAAAAACampr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////////////b2djc&#10;3d/////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+/v53d3cEBAQAAAAAAAAAAAAAAAAXFxfg4OD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7+viGgHtFRUWssreWj4gT&#10;ExIUFBWFjJT////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KysoCAgIAAAAAAAAAAAAGBgZLS0vFxcX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+jmpErLzORkZE/Ozcj&#10;JivJztHHwrwpKSvi5+z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fn58AAAAAAAAAAAAAAAAcHBz29v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9jW1Wkrbb///+o&#10;n5VSWmH///////9VT0u/yND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+vr4AAAAAAAAAAAAAAAAyMjL7+/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9fV1ayucP/&#10;//+2raViZm7///////9aUlC6w8z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4+PhPT08AAAAAAAAGBgaoqKj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9gWFas&#10;s737+/uxqKBeY2v6+vv6+vpXT027xMz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39/eZmZl+fn7CwsL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9g&#10;V1IZGx0qKiocGxkNDg8qKioqKioLCw/BytL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l5eXy8vL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U0tC1tbW2tra1tbW3tra3t7e4uLi3t7nv8fP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09PShoaGSkpJYWFgSEhIgICCbm5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p6uv////////j4N7Z3N/////////////////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q6uq7u7tFRUUAAAAAAAAAAAAAAAAAAAAGBgbNzc3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28/BMRT9eZm////////+impESExSjqrH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KysokJCQAAAAAAAAAAAAAAAAAAAAAAAAAAAAAAACNjY3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+RiH9ARkzn6ez////////+/v24sKgjJinl6u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8/PxBQUEAAAAAAAAAAAAAAAAAAAAAAAAAAAAAAAAAAACampr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9TTEi7w8v///////////////////9XUUustL7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y8vIaGhoAAAAAAAAAAAAAAAAAAAAAAAAAAAAAAAAbGxvi4uL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9RSkfGzNT///////////////////9pYVujq7X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i4uIkJCQAAAAAAAAAAAAAAAAAAAAcHBxAQEBWVlbNzc3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92bmV7hIz////////////////38+4yLy3L09r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QkJAYGBgDAwMAAAAAAAAAAABBQUGmpqbj4+P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d19EgHx2ChorS1NXf3969u7hFPzlRWmH8/f7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Ly8tSUlJDQ0NiYmI8PDwAAAAAAAAAAAAAAAAgICCTk5Py8vL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Hwrw5NjMUFBUVFRUeHx9scHXw8/X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n5+caGhoAAAAAAAAAAAAAAAAAAAAAAAAAAAAAAAA1NTX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e3t3e3t/5+vv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W1tZjY2MAAAAAAAAAAAAAAAAAAAAAAAAAAAAAAAAAAAA7Ozv+/v7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u6+jLzc////+cl5NycnJzc3XZ3eL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4uLgREREAAAAAAAAAAAAAAAAAAAAAAAAAAAAAAAAAAAAAAACenp7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r5uIxKyhnb3f///03LypPU1ZAPDhN&#10;VV3+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7+/s3NzcAAAAAAAAAAAAAAAAAAAAAAAAAAAAAAAAJCQlNTU2goKD+/v7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+CeXBaYmr6+/3++/VHQkLl7PP5&#10;9fAyMC/V3OL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v7+8YGBgAAAAAAAAAAAAAAAAPDw8pKSkQEBAmJiasrKz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9STEe+xs7////++vVOSEjc&#10;4ej///9iWlWnrrj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9/f03NzcAAAAAAAAAAAAAAAC4uLj39/fk5OTz8/P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9QSkbGzNT//////v3j&#10;4uL5+vv///9oYFumrbf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6+vqurq4WFhYAAAAAAABjY2P+/v7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9tZV2Jkpv/////&#10;///////////7+PQ6NzXR2N/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hoaEuLi4vLy9YWFiUlJSysrL7+/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Mxb4cHB2v&#10;s7j29/j///7q6OZoYVpNVFz9/v/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e3t7b29vs7OysrKwEBAQAAAAAAAAAAACmpq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+j&#10;nJceHRwjJSUvLy4bGhpARUrj5+z////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3//9vdXUNDQ0LCwsaGhoBAQEAAAAAAAAAAAAAAABGRk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p5+WvraucnZ3Bw8X8/f7////////19PPy8/T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19fYf38xAAAAAAAAAAAAAAAAAAAAAAAAAAAAAAAAAABJSUn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+0q6afo6v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t7e10dHRCQkJr&#10;a2tQVVWXRUX/ERH/AAD5AAB6AAAAAAAAAAAAAAAAAAAAAAAAAAAAAACenp7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+vpqGZnab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7+/tVVVUAAAAA&#10;AAAAAAACAADQAAD/AAD/AAD/AAD2AAAlAAAAAAAAAAAAAAAAAAAqKiqIiIj7+/v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+wp6Kanqf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Y2NgFBQUA&#10;AAAAAAAAAAAgAAD0AAD/AAD/AAD/AAD/AAA9AAAAAAAAAAAAAABLS0v19fX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+wp6Kanqf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c3NwG&#10;BgYAAAAAAAAAAAANAADfAAD/AAD/AAD/AAD8AgKCWFh1eHhSUlJ9fX3t7e3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+wp6Kanqf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l5eWJ&#10;iYkKCgoAAAAAAAAAAAAAAABkAADzAAD/AAD/AAD/bm7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+upaCYnKX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e4uIl&#10;JycAAAAAAAAAAAAJCQknJycXFxcPERGcXFz/iIj/rq7//f3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+QjYnk6Ozh3dve4eT///////////////////++trKsr7b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9vaN&#10;a2sEAAAAAAAAAAAAAABjY2P29vbp6enk5OT8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9HPzqboql1bGdvdoDZ2dnX19fX19fX2Nj29/j9/f39/f3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xsb/&#10;Ly/2AQHPAAA6AAAAAAAAAABZWVn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+spZ4mJSQQDw4QEhQlJSUkJCQjIyMjJCnM09r/////&#10;///////////////////////////////////////////////////////////////////49vXn6On/&#10;///i4N2rqqrEx8n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9/f/uLj/&#10;Jib/AAD/AAD/AADUAAAMAAAAAACDg4P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08/OOhoKRmKDy8vLx8fHx8fHx8fH8/P3/&#10;///////////////////////////////////////////////////////////////////q5+I5NTCA&#10;iZHKxL0iIB44ODkoKCZjanD6/P3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8vL/RET/&#10;AAD/AAD/AAD/AAD/AAD9AAAnAAA0OTnp6en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t7OvS0tLQ0NDQ0NDQ0NH0&#10;9vf///////////////////////////////////////////////////////////////////+If3ZU&#10;XGTz9PVJQj2aoqr////u7Og8NzS3v8f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Cx8fSXV3/&#10;AAD/AAD/AAD/AAD/AAD/AAD9BgbDoaHw8vL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V0MonJCIkJCUnJycmJiYm&#10;JyzN1Nv///////////////////////////////////////////////////////////////////9v&#10;Zl6gqbL///9FQkDj6e////////91bWeTnKf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Tk5MDBQWg&#10;AAD/AAD/AAD/AAD/AAD/AAD/AAD/V1f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93bmZnb3fv7/Dz8/Py&#10;8vLy8vP8/f3/////////////////////////////////////////////////////////////////&#10;//+tpp00ODzg4uWLhH2FjJP09PXSzsorKinJ0df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FxcVra2sMDAwA&#10;AACJAAD/AAD/AAD/AAD/AAD/KSn/e3v/7+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97c2ydpa7/////&#10;////////////////////////////////////////////////////////////////////////////&#10;///////9/Pp8dW8qKio2NTQAAAAfHyAgHx+GjJP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6urqWlpa7u7udnZ2pqam0tLSBgYELCwsAAAAA&#10;AAAAAAAlAADgAAD/AAD/AAD/Hh7/3Nz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EvbY9P0Ky&#10;tLbFxcXExMTExMXx8/X/////////////////////////////////////////////////////////&#10;///////////////////h4N60srGqqqqxsrPf4OL/////////////////////////////////////&#10;//////////////////////////98fHz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5+fnIyMhvb28AAAAAAAAAAAAAAAAAAAAAAAAAAAAAAAAA&#10;AAAAAAAAAAAAAAAhAACGCwv6gYH/3Nz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+so54q&#10;KSknJycsLCwrKysrLDDO1dv/////////////////////////////////////////////////////&#10;///////////////////////////////////////////c2tnv8fL/////////////////////////&#10;///////x8fHs7Ozs7Ozs7Ozs7Ozt7e1zc3PQ0ND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p6elDQ0MAAAAAAAAAAAAAAAAAAAAAAAAAAAAAAAAAAAAA&#10;AAAAAAAAAAAAAAAAAAAAAgKAi4v+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/7&#10;+/v////8+/r19fX+/v/9/Pz9/f7/////////////////////////////////////////////////&#10;//////////////////////////////////////////////9ZUU23vcX/////////////////////&#10;///////4+Ph0dHRbW1tcXFxcXFxcXFxdXV0yMjLW1tb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4eHgAAAAAAAAAAAAAAAAAAAAAAAAAAAAAAAAAAAAA&#10;AAAAAAAAAAAAAAAAAABtbW2/v7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////+0r6lCQD4xMDFQU1bQ1dr/////////////////////////////////////////////////&#10;///////////////////////////////////////////////////s6+v39/j/////////////////&#10;///////////////9/f38/Pz8/Pz8/Pz8/Pz9/f16enr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BQUEAAAAAAAAAAAAAAAAAAAAAAAAAAAAAAAAA&#10;AAAAAAAAAAAAAAAHBwdlZWX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Kw7wgICGVmpy8u7p4c24tMjft8fT/////////////////////////////////////////&#10;///////////////////////////////////f3tu4t7atra29vr/n6er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jY2MAAAAAAAAAAAAAAAAAAAAAAAAAAAAA&#10;AAAAAAAAAAAJCQmMjIzU1N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92bmaJkZv///////////9WUEqutr//////////////////////////////////////&#10;///////////////////////////////49vRtZ2EoJyc0NTU5OTkxMTEmJyiJj5X+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Jyclvb28BAQEAAAAAAAAgICCVlZW7u7uf&#10;n5+rq6u1tbWZmZnNzc3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9za2OSm6T///////////9dVlCosLr/////////////////////////////////&#10;//////////////////////////////////+dlIw+REri5Ob+/v/////8+/vTz8wtKyrCydD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3//+UnJxKSkpISEgGBgYAAAAAAAAtLS18fHzb29v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++t68jJSmxtLfV1dSVj4knKi3l6u7/////////////////////////////&#10;//////////////////////////////////////9tY1uhqbP///////////////////91bWeRm6b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8vL/kpLiWFhEAAAAAAAAAAAAAAAAAAAAAAAvLy/9/f3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+alI4wLy4pKSk+P0K+w8j/////////////////////////////&#10;//////////////////////////////////////////+elYxBR0zg4uT9/f3////7+/vSz8ssKynC&#10;ydD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+Pj/TEz/AAD/AAD8AABfAAAAAAAAAAAAAAAAAAALCwvf39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39/f////7+vnf3t3w8vT/////////////////////////////&#10;///////////////////////////////////////////////59/RuaGIlJSUzNDQ5OTkyMTEmJyiG&#10;jpP+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u7v/AAD/AAD/AAD/AADUAAAHAAAAAAAAAAAAAAAeHh7x&#10;8fH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+/Pt2bmhlbHT///////+dlIskJinGytD/////////////////////&#10;///////////////////////////////////////////////////////////g3t28u7uwsLDBwcPo&#10;6uz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pKT/AAD/AAD/AAD/AADmAAAMAAAAAAAAAAADAwOW&#10;lpb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+ooJcmKi7KztP////////y8O6MhXwrLzXw8/b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z8//BAT/AAD/AAD/AAC+AgIbHBx4eHiKioq+&#10;vr7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9XUEustb3///////////////////9LRUC1vcb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jIz/CQn/AAD/IyPtuLjr7e3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9QSUbJ0Nf///////////////////9sZF6hqLL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S0tKIiIieoaHxwsL/vb3/6ur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9oYFmUnKX//////////////////vs/Oze/yND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BwcEQEBAAAAAAAABDSUnz+/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JwrofISKytrvy8/T7+/rj4uBwaWI3PkX2&#10;+fv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+/v5HR0cAAAAAAAAAAAAAAAClpaX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+fmZMcGhkdHx8mJSUZGRhAQ0fa&#10;3uL/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8/PwsLCwAAAAAAAAAAAAAAACGhob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p6Oa1tLSpqarNztD+&#10;///////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VVVUAAAAAAAAAAAAAAACy&#10;srL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c3NwoKCgAAAAAAABd&#10;XV36+vr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8/Pyzs7OdnZ28vLyvr6++&#10;vr78/Pz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9/f1nZ2cAAAAAAAATExO+&#10;vr7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FxcUAAAAAAAAAAAAA&#10;AAA0NDT6+vr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kpKQAAAAAAAAA&#10;AAAAAAAXFxft7e3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Hx8cAAAAA&#10;AAAAAAAAAAA1NTX7+/v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8/Pxn&#10;Z2cAAAAAAAAPDw+1tbX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8/PyysrKZmZnU1N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3Nz/0dGemJg/Q0NXV1fNzc3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gYH/DQ3/BAS8AAAVAAAAAAAaGhrh4eH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wcH/AAD/AAD/AAD/AACdAAAAAAAAAACTk5P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iYn/AAD/AAD/AAD/AADVAAAEAAAAAACLi4v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oKD/AAD/AAD/AAD/AADBAAAAAAAEBATKysr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6+v/Kir/AAD/AAD+AABnEBAcHR2Wlpb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39//cHD/X1//r6/h4+Pu7u7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srKxkZGSDg4Pr6+v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TmpoAAAAAAAAAAAA/Pz/19fX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8zs5eIyMMAAAAAAAAAAAAAAC0tL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dXX/Bgb+AADOAAAkAAAAAAAAAAChoaH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zs7/d3f/AAD/AAD/AAD/AAClAAAAAAAFBQXR0dH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s7P/DAz/AAD/AAD/AAD/AAD/AADVAAARDw+Ki4v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+/v/Njb/AAD/AAD/AAD/AAD/AAD/AAD1NTXf3t7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+fn/Hh7/AAD/AAD/AAD/AAD/AAD/BQX/sLD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G0NBYWFjKCgr/AAD/AAD/AAD/AAD/ZGT/vb3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v7/q6v+bW2BGRkAAAA+AADpAAD/AAD/AAD/amr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i4v/AAD/AAD/AACjAAAAAAAjAAB5Gxv7urr//v7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+Pj/HBz/AAD/AAD/AAD+AAAyAAAAAAAlLi76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c3t6IbW31AwP/AAD/AAD/AAD/AABEAAAAAABtbW3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////////////5+fn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k5OQiJCQAAADNAAD/AAD/AAD/AADwAAAtEhJRVFTr&#10;6+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Gwr+6vsP////r6ORcWFQoKCdDR0nIztL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+Li4sAAAAAAABCAADiAAD/AAD/Dg73jo7j5eX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+Bd29lbnv///9dVU1MUlm4uLeGgXwnKi7j6Oz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9xcXEAAAAAAAAAAAAZAAByMDD/2tr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//////////////////////////////////////////////////////////////////////////&#10;///////////////////////////w7+7LycienJqssbb+/fttama7wcb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+WlpYBAQEAAAAAAAAAAAAAAAAAAAAAAAAAAAAAAADExM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AgIDPz8//////////////////////////&#10;////////////////////////////////////////////////////////////////////////////&#10;////////////////////////////////////////////////////////////////////////////&#10;///////////////////////////c3Nx0dHQPDw8AAAAAAAAAAAAAAAAAAAAAAAAAAAAAAAAoKCjv&#10;7+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+AenfIzdL/////////&#10;///////////////////7+/ufn5+KioqLi4uLi4uLi4uNjY1HR0fU1NT/////////////////////&#10;////////////////////////////////////////////////////////////////////////////&#10;////////////////////////////////////////////////////////////////////////////&#10;///////////////////////////k5OQjIyMAAAAAAAAAAAAAAAAAAAAAAAAAAAAAAAAMDAxGRkb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////////////////+alZPT19z/////&#10;///////////////////////7+/u0tLSnp6enp6enp6enp6eoqKhUVFTT09P/////////////////&#10;////////////////////////////////////////////////////////////////////////////&#10;////////////////////////////////////////////////////////////////////////////&#10;//////////////////////////////+Li4sAAAAAAAAAAAAAAAAAAAAAAAAAAAAAAAACAgKtra3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/f3/Pz8//////////////&#10;////////////////////////////////////////////////////////////////////////////&#10;////////////////////////////////////////////////////////////////////////////&#10;//////////////////////////////////93d3cAAAAAAAAAAAAAAAAAAAAJCQlJSUlWVlawsLD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U0MxpZmNBQD84ODhFRUZ2eXzj5un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+1tbUAAAAAAAAAAAAAAABaWlrR0dH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RzMUkJCN0dnmnqKmysrKioqFiXlsy&#10;Njvp7PD///////////////////////////////////////////////////////97e3vPz8//////&#10;////////////////////////////////////////////////////////////////////////////&#10;////////////////////////////////////////////////////////////////////////////&#10;///////////////////////////////////////f39+4uLhLS0sNDQ0CAgJDQ0Pr6+v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93bmWDi5X/////////////////&#10;//9dVlCep7H///////////////////////////////////////////////////////97e3vPz8//&#10;////////////////////////////////////////////////////////////////////////////&#10;////////////////////////////////////////////////////////////////////////////&#10;//////////////////////////////////////+srKwUFBQAAAAWFhZ7e3vOzs76+vr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94b2aDi5T/////////////&#10;//////9bVE6fqLL///////////////////////////////////////////////////////97e3vP&#10;z8//////////////////////////////////////////////////////////////////////////&#10;////////////////////////////////////////////////////////////////////////////&#10;///////////////////////////////////////u7u4eHh4AAAAAAAAAAAAfHx/x8fH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UzsgmJSRrb3GgoqKq&#10;q6udm5pcWVYyNzvq7fH///////////////////////////////////////////////////////97&#10;e3vPz8//////////////////////////////////////////////////////////////////////&#10;////////////////////////////////////////////////////////////////////////////&#10;///////////////////////////////////////////Pz88BAQEAAAAAAAAAAAAAAADMzMz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W089ua2lE&#10;Q0M7OztHSEp8f4Lk6Ov/////////////////////////////////////////////////////////&#10;//97e3vPz8//////////////////////////////////////////////////////////////////&#10;////////////////////////////////////////////////////////////////////////////&#10;///////////////////////////////////////////////k5OQODg4AAAAAAAAAAAALCwvg4OD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93d3cAAAAAAAAAAABxcXH+&#10;/v7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8/PyioqJvb2+hoaH7&#10;+/v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Gxsabm5u8vLympqampqbs7Oz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+VlZUGBgYAAAAAAAAAAAAAAAAv&#10;Ly/k5O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/////////&#10;///////////////////////////////////////////////////p6ekVFRUAAAAAAAAAAAAAAAAA&#10;AAAAAAB6enr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/////&#10;///////////////////////////////////////////////////////R2dkABAQAAAAAAAAAAAAA&#10;AAAAAAAAAABSUlL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/////&#10;////////////////////////////////////////////////////////wcH1T0+oAwNDAAAAAAAA&#10;AAAAAAAAAAAAAAB6enr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xsb/DQ3/AAD/AAD2AAA3&#10;AAAAAAAAAAAAAAAqKirh4eH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39//UlL/ERH/AAD/AAD/AAD/&#10;AADQMzOzt7eenp6enp7p6en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+fn/Q0P/AAD/AAD/AAD/AAD/&#10;AAD/AAD/Wlr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2Nj/BQX/AAD/AAD/AAD/&#10;AAD/AAD/AAD/lpb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5eX/DAz/AAD/AAD/&#10;AAD/AAD/DQ3/ZWX/9vb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CwsJnYmLDCgr/AAD/&#10;AAD/AAD/ODj/3Nz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BwcEKCgoAAAAeAACq&#10;AADyGRn/UlL/29v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9XV1cAAAAAAAAA&#10;AAAAAACFfHz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9NTU0AAAAA&#10;AAAAAAAAAABtb2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+/v6xsbE2NjYA&#10;AAAAAAAAAAAAAACnp6f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90dHQAAAAA&#10;AAAAAAAAAAAJCQlnZ2f5+fn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Q0NBwcHAFBQUA&#10;AAAAAAAAAAASEhLHx8f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KysoREREAAAAA&#10;AAAAAAAAAAAAAAAMDAzj4+P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9eXl4AAAAA&#10;AAAAAAAAAAAAAAAAAAAkJCTz8/P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8/PxAQEAA&#10;AAAAAAAAAAAAAAAAAAAODg6oqKj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Jyck5OTkI&#10;CAgAAAAAAAAAAAAAAABxcXHV1dX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7e3vPz8//////////////////////////////////////////&#10;///////////////////////////////////////////////////////////////////w8PAnJycA&#10;AAAAAAAAAAAAAAACAgJYWFj6+vr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7e3vPz8//////////////////////////////////////&#10;///////////////////////////////////////////////////////////////////////IyMgA&#10;AAAAAAAAAAAAAAAHBwevr6/9/f3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+ysrKUlJ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7e3vPz8//////////////////////////////////&#10;///////////////////////////////////////////////////////////////////////09PSR&#10;kZEBAQEAAAAAAAAAAAAPDw/r6+v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+ysrKUlJ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7e3vPz8//////////////////////////////&#10;///////////////////////////////////////////////////////////////////s7OzIyMg4&#10;ODgAAAAAAAAAAAAAAAAAAABaWlr9/f3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7e3vPz8//////////////////////////&#10;//////////////////////////////////////////////////////////////////+jo6MdHR0D&#10;AwMAAAAAAAAAAAAAAAAaGhptbW3t7e3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7e3vPz8//////////////////////&#10;///////////////////////////////////////////////////////////////////c3NwNDQ0A&#10;AAAAAAAAAAAAAAAAAAAAAABqamr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7e3vPz8//////////////////&#10;//////////////////////////////////////////////////////////////////////+oqKgA&#10;AAAAAAAAAAAAAAAAAAAAAAAAAACIiIj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+4&#10;uLgAAAAAAAAAAAAAAAAAAAAAAAAoKCjl5eX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7e3vPz8//////////&#10;////////////////////////////////////////////////////////////////////////////&#10;///y8vI1NTUAAAAAAAAAAABSUlKNjY3k5O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j4+Nra2tOTk6UlJT+/v7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7e3vPz8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7e3vP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97&#10;e3vPz8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97e3vPz8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97e3vPz8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97e3vPz8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+ysrKUlJT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97e3vPz8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+ysrKU&#10;lJT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97e3v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7e3vPz8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7e3vPz8//////////////////////////////////////////&#10;///////////////////////////////////////////h4eGfn5+xsbH5+fn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+6ta9EQ0IrJyaNlJ3/////////////&#10;//////////////////////////////////////////////////97e3vPz8//////////////////&#10;//////////////////////////////////////////////////+wsLAAAAAAAAAAAAAAAAAMDAyd&#10;nZ319fX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f29dXVVOxtrz/////////&#10;//////////////////////////////////////////////////////97e3vPz8//////////////&#10;//////////////////////////////////////////////////////+3t7cAAAAAAAAAAAAAAAAc&#10;HBz5+fn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b2NR5dnNXV1d1eHrd4eT////+/fyYko5nbHD6&#10;/f/EvbleXFyIi461s7HGys7////f29draWZxdXmtray8v8T///////9rYlqBipP/////////////&#10;///////n4+B1cnFZWVqan6P9/v/49vSLh4JZWlqanqO/u7iyt7zr6OSXm539//////6fnJrc4eX/&#10;///IxL+wtbrq5t80NjaXl5ddXF2jqa3////28/CWlpby9vn///+xrahcXFtpbG7T19v////08u+G&#10;g4FYWFmFio3y9Pb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p6ej2&#10;9vf////////////////////////////////7+/v5+fn5+fn5+fn5+fn5+fl4eHjPz8//////////&#10;////////////////////////////////////////////9vb/mZn/fHzjoKBlaGgBAQEAAAAAAAAA&#10;AABaWlr+/v7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7+/rk4d5CQD7T2uD/////////&#10;////////////////////////////////////////////////////////////////////////////&#10;///////////////k39gtMDH0+f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9Z&#10;UU22vcT////////////////////////////4+Phzc3NZWVlbW1tbW1tbW1tbW1syMjLW1tb/////&#10;////////////////////////////////////////////+vr/VVX/AAD/AADzAABYAAAAAAAAAAAT&#10;ExNRUVHl5eX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g3NUyMS96gYj/////////&#10;////////////////////////////////////////////////////////////////////////////&#10;///////////////////p5d9QUlPw9Pj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/f3t3x8/T////////////////////////////+/v7z8/Px8fHx8fHx8fHx8fHx8fF1dXXQ0ND/&#10;////////////////////////////////////////////////wcH/AAD/AAD/AAD/AADXAAAJAAAA&#10;AACPj4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97e3vPz8/////////////////////////////////////29vYiIiIA&#10;AAAAAAAAAAAAAACjo6P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7e3vPz8////////////////////////////////////////9r&#10;a2sAAAAAAAAAAAATExPf39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97e3vPz8//////////////////////////////////////&#10;///t7e1fX18dHR0zMzO3t7f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97e3vPz8//////////////////////////////////&#10;///////////////w8PD7+/v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97e3vPz8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09PT////////+/v7///////5TTkrCytH////////////////////////9&#10;/Pzz9PT////////////////09PT////////9/f3////////////////////////////////////h&#10;3NU1ODn2+vz19fX////////////////////////////19PT6+/z////////////////z8/P/////&#10;//////////////////+ysrKUlJT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97e3vPz8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f29VGQ0BTWV/7/f7/////////////////////&#10;////////////////////////////////////////////////////////////////////////////&#10;///h3NU0Nzjy9vn/////////////////////////////////////////////////////////////&#10;//////////////////////+ysrKUlJT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97e3vPz8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z8u+xsbLu8PP/////////////////////&#10;////////////////////////////////////////////////////////////////////////////&#10;///////59/bU1NT8/f7/////////////////////////////////////////////////////////&#10;//////////////////////////+ysrKUlJT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97e3vPz8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+ysrKUlJT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97e3vPz8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ysrKUlJT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97e3vPz8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ysrKUlJT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97e3vPz8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ysrKUlJT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97e3vQ0ND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zs7OUlJT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g3dlwbGpLS0thZGXJzdH/////////////////////////////////&#10;//////////////////////////////////////////////////////////+UkI3T193/////////&#10;///////////////////////////s6eVycnLf5Oj////////49fKHhYXr7vL/////////////////&#10;///////////////////////////////////////////g3NeKjpH+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y7+s6NTFvdnqzs7SLhoIdHyHP1dv/////////////////////////&#10;//////////////////////////////////////////////////////////////9DPDaxucT/////&#10;///////////////////////////////f29MAAABXYGn////////z7egsKCjc4uj/////////////&#10;///////////////////////////////////////////////JwrkyOD3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FwLs/PDkXFhcrLS6JjpP6+/zt6eV3eHn8////&#10;//+RiH5aYmr///skIR2nsLn///9lW1FMVV7////EvLIzOT////86NC1/iJH////VzccoKi3u8fJN&#10;RkC+xtCckohOVV3+//////5dVk2HkJn////////////b19AwNTj2+PdHPziCjJX++fQ0MDDo7fOc&#10;k4hgZ2////////1CPTrAydK6s6kgJSr09/r28OsYFRSvuMH///9hWFCKlZ/Z0soZHB/e4+j///93&#10;b2ZrdH7Sy8MtMDTu8fX///+TioFWXmft6OIaGRnU2+L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08/L8/f7////f3dydmpcgHRuHkJj////W0893&#10;dXNRUE8lIyFhaHD//fkxMjHW3+b///95b2aAipT////RysI5PkP9//5HRkPO197//////vs9OTbN&#10;0tZQSUO+xs9xaGAgIiU7Ojo6OjomJCJlbnf////////////b19AvNDf4/f/UzcUeHyHOz9A5NDXo&#10;7fOck4hgZ2////////1DPTvAydK2r6VHT1b////49O81Njbb4uj///91amOHkpzUzMRKUFb/////&#10;///At69MUVilnpcTFRc8PDs5OTkxLy05P0jh3dgwMTLu8/f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+WjYRqcnr///////////+qoJZGTlbg29cm&#10;JCR4en2vsbOGf3heY2z//PkxMzLV3uT///94bmV+iJL////PyMA5PkP+//5GREHM1Nz//////fk6&#10;NjXU2d1PSEK/xs9tZFxrcnrR0dHPz9DQz8/e4OL////////////b19AvNDfy9/r///95cGhAQ0c2&#10;NDbo7vSbkodhaXD///////8/OzfAydK2r6VHT1b////38+40NTXZ4Ob///9zaWKIk53VzcRGS1H/&#10;//////+4r6ZPVl6knJU+Q0rT09PPz8/R0dHW19nj3NYwMTHt8vb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TzMUbGxy1ur/39/jr6edSS0V+iJG9&#10;s6ooLTP6/P7x7utJQTpVXmf//PguMC/U3uT///92bGN8h5H////Ox783PEH///87NS5rc3v19fWt&#10;pZ0zOD34+vpJQz28xM+tpJotMznn6+739fRjXVigqK/////////////b188sMTXy9/r////x7uoo&#10;IRsJDRPr8ParoZczOkDy8/TLxr8QDw7Ezda1rqRFTVT////38+4xMjLZ4Ob///9xZ2CHkpza0soQ&#10;EhTCytDy8fBQSUKHkJre2NEeHyDL0tf8/PyMhH51fYXp5N0tLy7t8vb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+moJksKys1NjYwMC9ZXmTx&#10;9Pfx7elIQj0vMDFAQUNoZmZaYGf59/VFRkXZ4eb///+Ee3OKk5z////TzcZLUFT+//9GQjxAQUI4&#10;NzYuMDG8w8n///9bVVC8xM38+/lsZmAsLi4yMTFLUFXp7fD////////////e29RCR0nz+Pr/////&#10;//+yqqIjJCjn6/Hw6+dEPzswMTJQUlRLSkvI0Ne9t61YX2b////49PBHSEjc4+j///+Ad3CTnabb&#10;1c5BQkJLSEgxMDBRV13x9Pb///+Wj4koKik0NDQ0ODvQ1dvr5d5DRETu8/f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18/LW1tbg4uL/&#10;///////////7+vjX19fr7O7////v7+/9/f3w8PD8/P3////19PT19vf////7+/rw8fH///xCPzq/&#10;yM7c29vv8fP////////x8fH5+vv////////g4N7a29z////////////////////8/Pvv8PD+/v//&#10;///////////v7+/8/f3////7+fjY19j29/j39vb6+/v6+fjx8vL////+/v7w8PD8/f3////19PP2&#10;9/j8+/r19vbz8fHZ2tv////////////////p6OfW19f3+fr////9/Pzv8PD+/v7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w6&#10;NzK8xs3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63trTn6uz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2" o:spid="_x0000_s1027" type="#_x0000_t75" style="position:absolute;left:44635;top:2726;width:22179;height:2217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">
                  <v:imagedata r:id="rId14" o:title=""/>
                </v:shape>
                <v:shape id="Picture 23" o:spid="_x0000_s1028" type="#_x0000_t75" style="position:absolute;left:95;top:2655;width:22322;height:223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">
                  <v:imagedata r:id="rId15" o:title=""/>
                </v:shape>
                <v:shape id="Picture 24" o:spid="_x0000_s1029" type="#_x0000_t75" style="position:absolute;left:22513;top:2616;width:22122;height:221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">
                  <v:imagedata r:id="rId16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13" o:spid="_x0000_s1030" type="#_x0000_t202" style="position:absolute;width:7918;height:252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" filled="f" stroked="f">
                  <v:textbox>
                    <w:txbxContent>
                      <w:p w14:paraId="74F7FF7F" w14:textId="77777777" w:rsidR="003742E0" w:rsidRDefault="003742E0" w:rsidP="003742E0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1a</w:t>
                        </w:r>
                      </w:p>
                    </w:txbxContent>
                  </v:textbox>
                </v:shape>
                <v:shape id="TextBox 14" o:spid="_x0000_s1031" type="#_x0000_t202" style="position:absolute;left:21842;top:76;width:7918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" filled="f" stroked="f">
                  <v:textbox>
                    <w:txbxContent>
                      <w:p w14:paraId="6911A2CC" w14:textId="77777777" w:rsidR="003742E0" w:rsidRDefault="003742E0" w:rsidP="003742E0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1b</w:t>
                        </w:r>
                      </w:p>
                    </w:txbxContent>
                  </v:textbox>
                </v:shape>
                <v:shape id="TextBox 15" o:spid="_x0000_s1032" type="#_x0000_t202" style="position:absolute;left:44635;top:55;width:7925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" filled="f" stroked="f">
                  <v:textbox>
                    <w:txbxContent>
                      <w:p w14:paraId="649F4918" w14:textId="77777777" w:rsidR="003742E0" w:rsidRDefault="003742E0" w:rsidP="003742E0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1c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0D721B87" w14:textId="1AA1997A" w:rsidR="00393C9E" w:rsidRDefault="00393C9E">
      <w:pPr>
        <w:rPr>
          <w:rFonts w:ascii="Arial" w:hAnsi="Arial" w:cs="Arial"/>
          <w:b/>
        </w:rPr>
      </w:pPr>
    </w:p>
    <w:p w14:paraId="4E69A107" w14:textId="45535B97" w:rsidR="00393C9E" w:rsidRDefault="00393C9E">
      <w:pPr>
        <w:rPr>
          <w:rFonts w:ascii="Arial" w:hAnsi="Arial" w:cs="Arial"/>
          <w:b/>
        </w:rPr>
      </w:pPr>
    </w:p>
    <w:p w14:paraId="29ED85BA" w14:textId="182FEA31" w:rsidR="00393C9E" w:rsidRDefault="00393C9E">
      <w:pPr>
        <w:rPr>
          <w:rFonts w:ascii="Arial" w:hAnsi="Arial" w:cs="Arial"/>
          <w:b/>
        </w:rPr>
      </w:pPr>
    </w:p>
    <w:p w14:paraId="0138276E" w14:textId="624D6154" w:rsidR="00393C9E" w:rsidRDefault="00393C9E">
      <w:pPr>
        <w:rPr>
          <w:rFonts w:ascii="Arial" w:hAnsi="Arial" w:cs="Arial"/>
          <w:b/>
        </w:rPr>
      </w:pPr>
    </w:p>
    <w:p w14:paraId="4D9BC076" w14:textId="6B335837" w:rsidR="00393C9E" w:rsidRDefault="00393C9E">
      <w:pPr>
        <w:rPr>
          <w:rFonts w:ascii="Arial" w:hAnsi="Arial" w:cs="Arial"/>
          <w:b/>
        </w:rPr>
      </w:pPr>
    </w:p>
    <w:p w14:paraId="2BCC1EA8" w14:textId="50C0E36E" w:rsidR="00393C9E" w:rsidRDefault="00393C9E">
      <w:pPr>
        <w:rPr>
          <w:rFonts w:ascii="Arial" w:hAnsi="Arial" w:cs="Arial"/>
          <w:b/>
        </w:rPr>
      </w:pPr>
    </w:p>
    <w:p w14:paraId="12E1C8FB" w14:textId="7AE80CBD" w:rsidR="00393C9E" w:rsidRDefault="00393C9E">
      <w:pPr>
        <w:rPr>
          <w:rFonts w:ascii="Arial" w:hAnsi="Arial" w:cs="Arial"/>
          <w:b/>
        </w:rPr>
      </w:pPr>
    </w:p>
    <w:p w14:paraId="333D9A68" w14:textId="0A156EF2" w:rsidR="00393C9E" w:rsidRDefault="00393C9E">
      <w:pPr>
        <w:rPr>
          <w:rFonts w:ascii="Arial" w:hAnsi="Arial" w:cs="Arial"/>
          <w:b/>
        </w:rPr>
      </w:pPr>
    </w:p>
    <w:p w14:paraId="47A19A76" w14:textId="77777777" w:rsidR="00EB0C15" w:rsidRDefault="00EB0C15" w:rsidP="00EB0C15">
      <w:pPr>
        <w:spacing w:after="0" w:line="360" w:lineRule="auto"/>
        <w:jc w:val="both"/>
        <w:rPr>
          <w:rFonts w:ascii="Arial" w:hAnsi="Arial" w:cs="Arial"/>
          <w:b/>
        </w:rPr>
      </w:pPr>
    </w:p>
    <w:p w14:paraId="6E095A2F" w14:textId="77777777" w:rsidR="00EB0C15" w:rsidRDefault="00EB0C15" w:rsidP="00EB0C15">
      <w:pPr>
        <w:spacing w:after="0" w:line="360" w:lineRule="auto"/>
        <w:jc w:val="both"/>
        <w:rPr>
          <w:rFonts w:ascii="Arial" w:hAnsi="Arial" w:cs="Arial"/>
          <w:b/>
        </w:rPr>
      </w:pPr>
    </w:p>
    <w:p w14:paraId="5D2FE586" w14:textId="04AD65E3" w:rsidR="003742E0" w:rsidRDefault="003742E0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4369D4E8" w14:textId="77777777" w:rsidR="00731BBB" w:rsidRDefault="00731BBB" w:rsidP="00EB0C15">
      <w:pPr>
        <w:spacing w:after="0" w:line="360" w:lineRule="auto"/>
        <w:jc w:val="both"/>
        <w:rPr>
          <w:rFonts w:ascii="Arial" w:hAnsi="Arial" w:cs="Arial"/>
          <w:b/>
        </w:rPr>
        <w:sectPr w:rsidR="00731BBB" w:rsidSect="003742E0">
          <w:type w:val="continuous"/>
          <w:pgSz w:w="11906" w:h="16838"/>
          <w:pgMar w:top="1080" w:right="1440" w:bottom="1080" w:left="1440" w:header="708" w:footer="708" w:gutter="0"/>
          <w:cols w:space="708"/>
          <w:docGrid w:linePitch="360"/>
        </w:sectPr>
      </w:pPr>
    </w:p>
    <w:p w14:paraId="0B2A6114" w14:textId="4800026C" w:rsidR="00EB0C15" w:rsidRDefault="00EB0C15" w:rsidP="00EB0C15">
      <w:pPr>
        <w:spacing w:after="0" w:line="360" w:lineRule="auto"/>
        <w:jc w:val="both"/>
        <w:rPr>
          <w:rFonts w:ascii="Arial" w:hAnsi="Arial" w:cs="Arial"/>
          <w:b/>
        </w:rPr>
      </w:pPr>
    </w:p>
    <w:p w14:paraId="5353D130" w14:textId="7AAB7677" w:rsidR="00EB0C15" w:rsidRDefault="00EB0C15" w:rsidP="00EB0C15">
      <w:pPr>
        <w:spacing w:after="0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l </w:t>
      </w:r>
      <w:r w:rsidRPr="00036923">
        <w:rPr>
          <w:rFonts w:ascii="Arial" w:hAnsi="Arial" w:cs="Arial"/>
          <w:b/>
        </w:rPr>
        <w:t xml:space="preserve">Table </w:t>
      </w:r>
      <w:r w:rsidRPr="00755F03">
        <w:rPr>
          <w:rFonts w:ascii="Arial" w:hAnsi="Arial" w:cs="Arial"/>
          <w:b/>
        </w:rPr>
        <w:t>S</w:t>
      </w:r>
      <w:r>
        <w:rPr>
          <w:rFonts w:ascii="Arial" w:hAnsi="Arial" w:cs="Arial"/>
          <w:b/>
        </w:rPr>
        <w:t>2:</w:t>
      </w:r>
      <w:r w:rsidRPr="00036923">
        <w:rPr>
          <w:rFonts w:ascii="Arial" w:hAnsi="Arial" w:cs="Arial"/>
          <w:b/>
        </w:rPr>
        <w:t xml:space="preserve"> </w:t>
      </w:r>
      <w:r w:rsidRPr="00EB0C15">
        <w:rPr>
          <w:rFonts w:ascii="Arial" w:hAnsi="Arial" w:cs="Arial"/>
        </w:rPr>
        <w:t>Technical Comparison of Gene Expression Platforms</w:t>
      </w:r>
    </w:p>
    <w:p w14:paraId="518CF3A1" w14:textId="77777777" w:rsidR="00EB0C15" w:rsidRDefault="00EB0C15" w:rsidP="00EB0C15"/>
    <w:tbl>
      <w:tblPr>
        <w:tblW w:w="15299" w:type="dxa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20"/>
        <w:gridCol w:w="1417"/>
        <w:gridCol w:w="895"/>
        <w:gridCol w:w="1200"/>
        <w:gridCol w:w="975"/>
        <w:gridCol w:w="1176"/>
        <w:gridCol w:w="932"/>
        <w:gridCol w:w="8184"/>
      </w:tblGrid>
      <w:tr w:rsidR="00EB0C15" w:rsidRPr="00693F25" w14:paraId="21AFBE8A" w14:textId="77777777" w:rsidTr="00652585">
        <w:trPr>
          <w:trHeight w:val="402"/>
        </w:trPr>
        <w:tc>
          <w:tcPr>
            <w:tcW w:w="5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276B557C" w14:textId="77777777" w:rsidR="00EB0C15" w:rsidRPr="00693F25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  <w:bCs/>
              </w:rPr>
              <w:t> </w:t>
            </w:r>
          </w:p>
        </w:tc>
        <w:tc>
          <w:tcPr>
            <w:tcW w:w="1417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5BBB4266" w14:textId="77777777" w:rsidR="00EB0C15" w:rsidRPr="00693F25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  <w:bCs/>
              </w:rPr>
              <w:t>Platform (cost per sample) </w:t>
            </w:r>
          </w:p>
        </w:tc>
        <w:tc>
          <w:tcPr>
            <w:tcW w:w="3070" w:type="dxa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39EF206B" w14:textId="77777777" w:rsidR="00EB0C15" w:rsidRPr="00693F25" w:rsidRDefault="00EB0C15" w:rsidP="00652585">
            <w:pPr>
              <w:spacing w:after="0" w:line="360" w:lineRule="auto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  <w:bCs/>
              </w:rPr>
              <w:t>Input requirements</w:t>
            </w:r>
          </w:p>
        </w:tc>
        <w:tc>
          <w:tcPr>
            <w:tcW w:w="10292" w:type="dxa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25BB68C9" w14:textId="77777777" w:rsidR="00EB0C15" w:rsidRPr="00693F25" w:rsidRDefault="00EB0C15" w:rsidP="00652585">
            <w:pPr>
              <w:spacing w:after="0" w:line="360" w:lineRule="auto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  <w:bCs/>
              </w:rPr>
              <w:t>Pipeline for obtaining gene expression values and COO classification</w:t>
            </w:r>
          </w:p>
        </w:tc>
      </w:tr>
      <w:tr w:rsidR="00EB0C15" w:rsidRPr="00693F25" w14:paraId="365560DD" w14:textId="77777777" w:rsidTr="00652585">
        <w:trPr>
          <w:trHeight w:val="563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E2D6D9A" w14:textId="77777777" w:rsidR="00EB0C15" w:rsidRPr="00693F25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FD292FF" w14:textId="77777777" w:rsidR="00EB0C15" w:rsidRPr="00693F25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895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2C5E29C3" w14:textId="77777777" w:rsidR="00EB0C15" w:rsidRPr="00693F25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  <w:bCs/>
              </w:rPr>
              <w:t>Input type</w:t>
            </w:r>
          </w:p>
        </w:tc>
        <w:tc>
          <w:tcPr>
            <w:tcW w:w="120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3374F19C" w14:textId="77777777" w:rsidR="00EB0C15" w:rsidRPr="00693F25" w:rsidRDefault="00EB0C15" w:rsidP="00652585">
            <w:pPr>
              <w:spacing w:after="0" w:line="360" w:lineRule="auto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  <w:bCs/>
              </w:rPr>
              <w:t>Quantity</w:t>
            </w:r>
          </w:p>
        </w:tc>
        <w:tc>
          <w:tcPr>
            <w:tcW w:w="975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2865CA5C" w14:textId="77777777" w:rsidR="00EB0C15" w:rsidRPr="00693F25" w:rsidRDefault="00EB0C15" w:rsidP="00652585">
            <w:pPr>
              <w:spacing w:after="0" w:line="360" w:lineRule="auto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  <w:bCs/>
              </w:rPr>
              <w:t>QC</w:t>
            </w:r>
          </w:p>
        </w:tc>
        <w:tc>
          <w:tcPr>
            <w:tcW w:w="2108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6410F958" w14:textId="77777777" w:rsidR="00EB0C15" w:rsidRPr="00693F25" w:rsidRDefault="00EB0C15" w:rsidP="00652585">
            <w:pPr>
              <w:spacing w:after="0" w:line="360" w:lineRule="auto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  <w:bCs/>
              </w:rPr>
              <w:t>Classifier genes represented</w:t>
            </w:r>
          </w:p>
        </w:tc>
        <w:tc>
          <w:tcPr>
            <w:tcW w:w="81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7A3AA192" w14:textId="77777777" w:rsidR="00EB0C15" w:rsidRPr="00693F25" w:rsidRDefault="00EB0C15" w:rsidP="00652585">
            <w:pPr>
              <w:spacing w:after="0" w:line="360" w:lineRule="auto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  <w:bCs/>
              </w:rPr>
              <w:t>Software/pipeline for analysis</w:t>
            </w:r>
          </w:p>
        </w:tc>
      </w:tr>
      <w:tr w:rsidR="00EB0C15" w:rsidRPr="00693F25" w14:paraId="09FF3977" w14:textId="77777777" w:rsidTr="00652585">
        <w:trPr>
          <w:trHeight w:val="251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471DDD3" w14:textId="77777777" w:rsidR="00EB0C15" w:rsidRPr="00693F25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F578B78" w14:textId="77777777" w:rsidR="00EB0C15" w:rsidRPr="00693F25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C8E4DB0" w14:textId="77777777" w:rsidR="00EB0C15" w:rsidRPr="00693F25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A4743A2" w14:textId="77777777" w:rsidR="00EB0C15" w:rsidRPr="00693F25" w:rsidRDefault="00EB0C15" w:rsidP="00652585">
            <w:pPr>
              <w:spacing w:after="0" w:line="360" w:lineRule="auto"/>
              <w:rPr>
                <w:rFonts w:ascii="Arial" w:hAnsi="Arial" w:cs="Arial"/>
                <w:b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AFA90DE" w14:textId="77777777" w:rsidR="00EB0C15" w:rsidRPr="00693F25" w:rsidRDefault="00EB0C15" w:rsidP="00652585">
            <w:pPr>
              <w:spacing w:after="0" w:line="360" w:lineRule="auto"/>
              <w:rPr>
                <w:rFonts w:ascii="Arial" w:hAnsi="Arial" w:cs="Arial"/>
                <w:b/>
              </w:rPr>
            </w:pPr>
          </w:p>
        </w:tc>
        <w:tc>
          <w:tcPr>
            <w:tcW w:w="11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19946799" w14:textId="77777777" w:rsidR="00EB0C15" w:rsidRPr="00693F25" w:rsidRDefault="00EB0C15" w:rsidP="00652585">
            <w:pPr>
              <w:spacing w:after="0" w:line="360" w:lineRule="auto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</w:rPr>
              <w:t>genes</w:t>
            </w:r>
          </w:p>
        </w:tc>
        <w:tc>
          <w:tcPr>
            <w:tcW w:w="9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6D570EFA" w14:textId="77777777" w:rsidR="00EB0C15" w:rsidRPr="00693F25" w:rsidRDefault="00EB0C15" w:rsidP="00652585">
            <w:pPr>
              <w:spacing w:after="0" w:line="360" w:lineRule="auto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</w:rPr>
              <w:t>DAC</w:t>
            </w:r>
          </w:p>
        </w:tc>
        <w:tc>
          <w:tcPr>
            <w:tcW w:w="81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3FE68814" w14:textId="77777777" w:rsidR="00EB0C15" w:rsidRPr="00693F25" w:rsidRDefault="00EB0C15" w:rsidP="00652585">
            <w:pPr>
              <w:spacing w:after="0" w:line="360" w:lineRule="auto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</w:rPr>
              <w:t> </w:t>
            </w:r>
          </w:p>
        </w:tc>
      </w:tr>
      <w:tr w:rsidR="00EB0C15" w:rsidRPr="00693F25" w14:paraId="75A0A6F7" w14:textId="77777777" w:rsidTr="00652585">
        <w:trPr>
          <w:trHeight w:val="856"/>
        </w:trPr>
        <w:tc>
          <w:tcPr>
            <w:tcW w:w="5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textDirection w:val="btLr"/>
            <w:vAlign w:val="bottom"/>
            <w:hideMark/>
          </w:tcPr>
          <w:p w14:paraId="1F4C47AD" w14:textId="77777777" w:rsidR="00EB0C15" w:rsidRPr="00693F25" w:rsidRDefault="00EB0C15" w:rsidP="00652585">
            <w:pPr>
              <w:spacing w:after="0" w:line="360" w:lineRule="auto"/>
              <w:jc w:val="center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  <w:bCs/>
              </w:rPr>
              <w:t>Illumina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4C66693A" w14:textId="77777777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DASL</w:t>
            </w:r>
          </w:p>
          <w:p w14:paraId="0FDFA473" w14:textId="36182AA3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11B4831B" w14:textId="77777777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RNA</w:t>
            </w:r>
          </w:p>
        </w:tc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5516668B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&gt;50ng</w:t>
            </w:r>
          </w:p>
        </w:tc>
        <w:tc>
          <w:tcPr>
            <w:tcW w:w="9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5768C420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NA</w:t>
            </w:r>
          </w:p>
        </w:tc>
        <w:tc>
          <w:tcPr>
            <w:tcW w:w="11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6938F376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27,000</w:t>
            </w:r>
          </w:p>
          <w:p w14:paraId="48E0EF07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 </w:t>
            </w:r>
          </w:p>
        </w:tc>
        <w:tc>
          <w:tcPr>
            <w:tcW w:w="9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783EAE5D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20/20</w:t>
            </w:r>
          </w:p>
        </w:tc>
        <w:tc>
          <w:tcPr>
            <w:tcW w:w="81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17B42949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Expression analysis in </w:t>
            </w:r>
            <w:r w:rsidRPr="00755F03">
              <w:rPr>
                <w:rFonts w:ascii="Arial" w:hAnsi="Arial" w:cs="Arial"/>
              </w:rPr>
              <w:t xml:space="preserve">Illumina </w:t>
            </w:r>
            <w:proofErr w:type="spellStart"/>
            <w:r w:rsidRPr="00755F03">
              <w:rPr>
                <w:rFonts w:ascii="Arial" w:hAnsi="Arial" w:cs="Arial"/>
              </w:rPr>
              <w:t>Genomestudio</w:t>
            </w:r>
            <w:proofErr w:type="spellEnd"/>
            <w:r w:rsidRPr="00755F03">
              <w:rPr>
                <w:rFonts w:ascii="Arial" w:hAnsi="Arial" w:cs="Arial"/>
              </w:rPr>
              <w:t xml:space="preserve">; </w:t>
            </w:r>
            <w:r>
              <w:rPr>
                <w:rFonts w:ascii="Arial" w:hAnsi="Arial" w:cs="Arial"/>
              </w:rPr>
              <w:t xml:space="preserve">COO classification in </w:t>
            </w:r>
            <w:r w:rsidRPr="00755F03">
              <w:rPr>
                <w:rFonts w:ascii="Arial" w:hAnsi="Arial" w:cs="Arial"/>
              </w:rPr>
              <w:t>DAC</w:t>
            </w:r>
            <w:r>
              <w:rPr>
                <w:rFonts w:ascii="Arial" w:hAnsi="Arial" w:cs="Arial"/>
              </w:rPr>
              <w:t>.</w:t>
            </w:r>
          </w:p>
        </w:tc>
      </w:tr>
      <w:tr w:rsidR="00EB0C15" w:rsidRPr="00693F25" w14:paraId="40357374" w14:textId="77777777" w:rsidTr="00652585">
        <w:trPr>
          <w:trHeight w:val="856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323C94" w14:textId="77777777" w:rsidR="00EB0C15" w:rsidRPr="00693F25" w:rsidRDefault="00EB0C15" w:rsidP="00652585">
            <w:pPr>
              <w:spacing w:after="0"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354AD481" w14:textId="77777777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RNA Exome</w:t>
            </w:r>
          </w:p>
          <w:p w14:paraId="12C7316E" w14:textId="0F032BFC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7EC01742" w14:textId="77777777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RNA</w:t>
            </w:r>
          </w:p>
          <w:p w14:paraId="2A493810" w14:textId="77777777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 </w:t>
            </w:r>
          </w:p>
        </w:tc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55F885AB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20–100ng</w:t>
            </w:r>
          </w:p>
        </w:tc>
        <w:tc>
          <w:tcPr>
            <w:tcW w:w="9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3A2CD261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DV200 &gt; 30%</w:t>
            </w:r>
          </w:p>
        </w:tc>
        <w:tc>
          <w:tcPr>
            <w:tcW w:w="11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648FA43C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21,415</w:t>
            </w:r>
          </w:p>
        </w:tc>
        <w:tc>
          <w:tcPr>
            <w:tcW w:w="9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759C7932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20/20</w:t>
            </w:r>
          </w:p>
        </w:tc>
        <w:tc>
          <w:tcPr>
            <w:tcW w:w="81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0EE2667B" w14:textId="77777777" w:rsidR="00EB0C15" w:rsidRDefault="00EB0C15" w:rsidP="00652585">
            <w:pPr>
              <w:spacing w:after="0" w:line="360" w:lineRule="auto"/>
              <w:rPr>
                <w:rFonts w:ascii="Arial" w:hAnsi="Arial" w:cs="Arial"/>
                <w:color w:val="000000"/>
                <w:shd w:val="clear" w:color="auto" w:fill="FFFFFF"/>
              </w:rPr>
            </w:pPr>
            <w:proofErr w:type="spellStart"/>
            <w:r>
              <w:rPr>
                <w:rFonts w:ascii="Arial" w:hAnsi="Arial" w:cs="Arial"/>
                <w:color w:val="000000"/>
                <w:shd w:val="clear" w:color="auto" w:fill="FFFFFF"/>
              </w:rPr>
              <w:t>Fastq</w:t>
            </w:r>
            <w:proofErr w:type="spellEnd"/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files checked in </w:t>
            </w:r>
            <w:proofErr w:type="spellStart"/>
            <w:r>
              <w:rPr>
                <w:rFonts w:ascii="Arial" w:hAnsi="Arial" w:cs="Arial"/>
                <w:color w:val="000000"/>
                <w:shd w:val="clear" w:color="auto" w:fill="FFFFFF"/>
              </w:rPr>
              <w:t>fastqc</w:t>
            </w:r>
            <w:proofErr w:type="spellEnd"/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Andrew&lt;/Author&gt;&lt;Year&gt;2010&lt;/Year&gt;&lt;RecNum&gt;13&lt;/RecNum&gt;&lt;DisplayText&gt;[1]&lt;/DisplayText&gt;&lt;record&gt;&lt;rec-number&gt;13&lt;/rec-number&gt;&lt;foreign-keys&gt;&lt;key app="EN" db-id="vrr2f0xvx0pr5gewe2a5f2d9f5zz9eevx99w" timestamp="1590063853"&gt;13&lt;/key&gt;&lt;/foreign-keys&gt;&lt;ref-type name="Computer Program"&gt;9&lt;/ref-type&gt;&lt;contributors&gt;&lt;authors&gt;&lt;author&gt;Andrew, S&lt;/author&gt;&lt;/authors&gt;&lt;/contributors&gt;&lt;titles&gt;&lt;title&gt;FastQC:  A Quality Control Tool for High Throughput Sequence Data &lt;/title&gt;&lt;/titles&gt;&lt;dates&gt;&lt;year&gt;2010&lt;/year&gt;&lt;/dates&gt;&lt;pub-location&gt;http://www.bioinformatics.babraham.ac.uk/projects/fastqc/&lt;/pub-locatio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" w:tooltip="Andrew, 2010 #13" w:history="1">
              <w:r>
                <w:rPr>
                  <w:noProof/>
                </w:rPr>
                <w:t>1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  <w:p w14:paraId="1E824524" w14:textId="77777777" w:rsidR="00EB0C15" w:rsidRDefault="00EB0C15" w:rsidP="00652585">
            <w:pPr>
              <w:spacing w:after="0" w:line="360" w:lineRule="auto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Quality filtering and trimming in </w:t>
            </w:r>
            <w:proofErr w:type="spellStart"/>
            <w:r>
              <w:rPr>
                <w:rFonts w:ascii="Arial" w:hAnsi="Arial" w:cs="Arial"/>
                <w:color w:val="000000"/>
                <w:shd w:val="clear" w:color="auto" w:fill="FFFFFF"/>
              </w:rPr>
              <w:t>Cutadapt</w:t>
            </w:r>
            <w:proofErr w:type="spellEnd"/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begin"/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instrText xml:space="preserve"> ADDIN EN.CITE &lt;EndNote&gt;&lt;Cite&gt;&lt;Author&gt;Martin&lt;/Author&gt;&lt;Year&gt;2011&lt;/Year&gt;&lt;RecNum&gt;10&lt;/RecNum&gt;&lt;DisplayText&gt;[2]&lt;/DisplayText&gt;&lt;record&gt;&lt;rec-number&gt;10&lt;/rec-number&gt;&lt;foreign-keys&gt;&lt;key app="EN" db-id="vrr2f0xvx0pr5gewe2a5f2d9f5zz9eevx99w" timestamp="1590063035"&gt;10&lt;/key&gt;&lt;/foreign-keys&gt;&lt;ref-type name="Journal Article"&gt;17&lt;/ref-type&gt;&lt;contributors&gt;&lt;authors&gt;&lt;author&gt;Martin, M&lt;/author&gt;&lt;/authors&gt;&lt;/contributors&gt;&lt;titles&gt;&lt;title&gt;Cutadapt removes adapter sequences from high-throughput sequencing reads&lt;/title&gt;&lt;secondary-title&gt;EMBnet.Journal&lt;/secondary-title&gt;&lt;/titles&gt;&lt;periodical&gt;&lt;full-title&gt;EMBnet.Journal&lt;/full-title&gt;&lt;/periodical&gt;&lt;pages&gt;10-12&lt;/pages&gt;&lt;volume&gt;17&lt;/volume&gt;&lt;number&gt;1&lt;/number&gt;&lt;dates&gt;&lt;year&gt;2011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hd w:val="clear" w:color="auto" w:fill="FFFFFF"/>
              </w:rPr>
              <w:t>[</w:t>
            </w:r>
            <w:hyperlink w:anchor="_ENREF_2" w:tooltip="Martin, 2011 #10" w:history="1">
              <w:r>
                <w:rPr>
                  <w:rFonts w:ascii="Arial" w:hAnsi="Arial" w:cs="Arial"/>
                  <w:noProof/>
                  <w:color w:val="000000"/>
                  <w:shd w:val="clear" w:color="auto" w:fill="FFFFFF"/>
                </w:rPr>
                <w:t>2</w:t>
              </w:r>
            </w:hyperlink>
            <w:r>
              <w:rPr>
                <w:rFonts w:ascii="Arial" w:hAnsi="Arial" w:cs="Arial"/>
                <w:noProof/>
                <w:color w:val="000000"/>
                <w:shd w:val="clear" w:color="auto" w:fill="FFFFFF"/>
              </w:rPr>
              <w:t>]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end"/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>.</w:t>
            </w:r>
          </w:p>
          <w:p w14:paraId="06A3425C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Libraries aligned to human genome </w:t>
            </w:r>
            <w:proofErr w:type="spellStart"/>
            <w:r>
              <w:rPr>
                <w:rFonts w:ascii="Arial" w:hAnsi="Arial" w:cs="Arial"/>
                <w:color w:val="000000"/>
                <w:shd w:val="clear" w:color="auto" w:fill="FFFFFF"/>
              </w:rPr>
              <w:t>Gencode</w:t>
            </w:r>
            <w:proofErr w:type="spellEnd"/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release 28 (GRCh38.p12) using STAR aligner 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begin"/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instrText xml:space="preserve"> ADDIN EN.CITE &lt;EndNote&gt;&lt;Cite&gt;&lt;Author&gt;Dobin&lt;/Author&gt;&lt;Year&gt;2013&lt;/Year&gt;&lt;RecNum&gt;11&lt;/RecNum&gt;&lt;DisplayText&gt;[3]&lt;/DisplayText&gt;&lt;record&gt;&lt;rec-number&gt;11&lt;/rec-number&gt;&lt;foreign-keys&gt;&lt;key app="EN" db-id="vrr2f0xvx0pr5gewe2a5f2d9f5zz9eevx99w" timestamp="1590063235"&gt;11&lt;/key&gt;&lt;/foreign-keys&gt;&lt;ref-type name="Journal Article"&gt;17&lt;/ref-type&gt;&lt;contributors&gt;&lt;authors&gt;&lt;author&gt;Dobin, A; Davis ,C.A.; Schlesinger, F; Drenkow,J; Zaleski, C; Jha, S; Batut, P; Chaison, M; Gingeras, T.R.&lt;/author&gt;&lt;/authors&gt;&lt;/contributors&gt;&lt;titles&gt;&lt;title&gt;STAR: ultrafast universal RNA-seq aligner&lt;/title&gt;&lt;secondary-title&gt;Bioinformatics&lt;/secondary-title&gt;&lt;/titles&gt;&lt;periodical&gt;&lt;full-title&gt;Bioinformatics&lt;/full-title&gt;&lt;/periodical&gt;&lt;pages&gt;15-21&lt;/pages&gt;&lt;volume&gt;29&lt;/volume&gt;&lt;number&gt;1&lt;/number&gt;&lt;dates&gt;&lt;year&gt;2013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hd w:val="clear" w:color="auto" w:fill="FFFFFF"/>
              </w:rPr>
              <w:t>[</w:t>
            </w:r>
            <w:hyperlink w:anchor="_ENREF_3" w:tooltip="Dobin, 2013 #11" w:history="1">
              <w:r>
                <w:rPr>
                  <w:rFonts w:ascii="Arial" w:hAnsi="Arial" w:cs="Arial"/>
                  <w:noProof/>
                  <w:color w:val="000000"/>
                  <w:shd w:val="clear" w:color="auto" w:fill="FFFFFF"/>
                </w:rPr>
                <w:t>3</w:t>
              </w:r>
            </w:hyperlink>
            <w:r>
              <w:rPr>
                <w:rFonts w:ascii="Arial" w:hAnsi="Arial" w:cs="Arial"/>
                <w:noProof/>
                <w:color w:val="000000"/>
                <w:shd w:val="clear" w:color="auto" w:fill="FFFFFF"/>
              </w:rPr>
              <w:t>]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end"/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.  Raw counts per gene were generated using the </w:t>
            </w:r>
            <w:proofErr w:type="spellStart"/>
            <w:r>
              <w:rPr>
                <w:rFonts w:ascii="Arial" w:hAnsi="Arial" w:cs="Arial"/>
                <w:color w:val="000000"/>
                <w:shd w:val="clear" w:color="auto" w:fill="FFFFFF"/>
              </w:rPr>
              <w:t>featureCounts</w:t>
            </w:r>
            <w:proofErr w:type="spellEnd"/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begin"/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instrText xml:space="preserve"> ADDIN EN.CITE &lt;EndNote&gt;&lt;Cite&gt;&lt;Author&gt;Liao &lt;/Author&gt;&lt;Year&gt;2014&lt;/Year&gt;&lt;RecNum&gt;12&lt;/RecNum&gt;&lt;DisplayText&gt;[4]&lt;/DisplayText&gt;&lt;record&gt;&lt;rec-number&gt;12&lt;/rec-number&gt;&lt;foreign-keys&gt;&lt;key app="EN" db-id="vrr2f0xvx0pr5gewe2a5f2d9f5zz9eevx99w" timestamp="1590063542"&gt;12&lt;/key&gt;&lt;/foreign-keys&gt;&lt;ref-type name="Journal Article"&gt;17&lt;/ref-type&gt;&lt;contributors&gt;&lt;authors&gt;&lt;author&gt;Liao ,Y; Smyth, G.K.; Shi W.&lt;/author&gt;&lt;/authors&gt;&lt;/contributors&gt;&lt;titles&gt;&lt;title&gt;featureCounts: an efficient general purpose program for assigning sequence reads to genomic features&lt;/title&gt;&lt;secondary-title&gt;Bioinformatics&lt;/secondary-title&gt;&lt;/titles&gt;&lt;periodical&gt;&lt;full-title&gt;Bioinformatics&lt;/full-title&gt;&lt;/periodical&gt;&lt;pages&gt;923-930&lt;/pages&gt;&lt;volume&gt;30&lt;/volume&gt;&lt;number&gt;7&lt;/number&gt;&lt;dates&gt;&lt;year&gt;2014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hd w:val="clear" w:color="auto" w:fill="FFFFFF"/>
              </w:rPr>
              <w:t>[</w:t>
            </w:r>
            <w:hyperlink w:anchor="_ENREF_4" w:tooltip="Liao , 2014 #12" w:history="1">
              <w:r>
                <w:rPr>
                  <w:rFonts w:ascii="Arial" w:hAnsi="Arial" w:cs="Arial"/>
                  <w:noProof/>
                  <w:color w:val="000000"/>
                  <w:shd w:val="clear" w:color="auto" w:fill="FFFFFF"/>
                </w:rPr>
                <w:t>4</w:t>
              </w:r>
            </w:hyperlink>
            <w:r>
              <w:rPr>
                <w:rFonts w:ascii="Arial" w:hAnsi="Arial" w:cs="Arial"/>
                <w:noProof/>
                <w:color w:val="000000"/>
                <w:shd w:val="clear" w:color="auto" w:fill="FFFFFF"/>
              </w:rPr>
              <w:t>]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end"/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implemented in </w:t>
            </w:r>
            <w:proofErr w:type="spellStart"/>
            <w:r>
              <w:rPr>
                <w:rFonts w:ascii="Arial" w:hAnsi="Arial" w:cs="Arial"/>
                <w:color w:val="000000"/>
                <w:shd w:val="clear" w:color="auto" w:fill="FFFFFF"/>
              </w:rPr>
              <w:t>Rsubreads</w:t>
            </w:r>
            <w:proofErr w:type="spellEnd"/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.  </w:t>
            </w:r>
            <w:r>
              <w:rPr>
                <w:rFonts w:ascii="Arial" w:hAnsi="Arial" w:cs="Arial"/>
              </w:rPr>
              <w:t xml:space="preserve">COO classification in </w:t>
            </w:r>
            <w:r w:rsidRPr="00755F03">
              <w:rPr>
                <w:rFonts w:ascii="Arial" w:hAnsi="Arial" w:cs="Arial"/>
              </w:rPr>
              <w:t>DAC</w:t>
            </w:r>
            <w:r>
              <w:rPr>
                <w:rFonts w:ascii="Arial" w:hAnsi="Arial" w:cs="Arial"/>
              </w:rPr>
              <w:t>.</w:t>
            </w:r>
          </w:p>
        </w:tc>
      </w:tr>
      <w:tr w:rsidR="00EB0C15" w:rsidRPr="00693F25" w14:paraId="5C95034D" w14:textId="77777777" w:rsidTr="00652585">
        <w:trPr>
          <w:trHeight w:val="1190"/>
        </w:trPr>
        <w:tc>
          <w:tcPr>
            <w:tcW w:w="5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textDirection w:val="btLr"/>
            <w:vAlign w:val="bottom"/>
            <w:hideMark/>
          </w:tcPr>
          <w:p w14:paraId="5D9AED2D" w14:textId="77777777" w:rsidR="00EB0C15" w:rsidRPr="00693F25" w:rsidRDefault="00EB0C15" w:rsidP="00652585">
            <w:pPr>
              <w:spacing w:after="0" w:line="360" w:lineRule="auto"/>
              <w:jc w:val="center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  <w:bCs/>
              </w:rPr>
              <w:t>Affymetrix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1B89AE7E" w14:textId="77777777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  <w:proofErr w:type="spellStart"/>
            <w:r w:rsidRPr="00755F03">
              <w:rPr>
                <w:rFonts w:ascii="Arial" w:hAnsi="Arial" w:cs="Arial"/>
                <w:bCs/>
              </w:rPr>
              <w:t>Primeview</w:t>
            </w:r>
            <w:proofErr w:type="spellEnd"/>
          </w:p>
          <w:p w14:paraId="0BF7D4C5" w14:textId="07BB1654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3DAA377F" w14:textId="77777777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RNA</w:t>
            </w:r>
          </w:p>
        </w:tc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461FEA3D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50ng</w:t>
            </w:r>
          </w:p>
          <w:p w14:paraId="5169FD9A" w14:textId="3233FED0" w:rsidR="00EB0C15" w:rsidRPr="00755F03" w:rsidRDefault="008C7B4B" w:rsidP="00652585">
            <w:pPr>
              <w:spacing w:after="0"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</w:t>
            </w:r>
            <w:r w:rsidR="00EB0C15" w:rsidRPr="00755F03">
              <w:rPr>
                <w:rFonts w:ascii="Arial" w:hAnsi="Arial" w:cs="Arial"/>
              </w:rPr>
              <w:t>20–200ng</w:t>
            </w:r>
            <w:r>
              <w:rPr>
                <w:rFonts w:ascii="Arial" w:hAnsi="Arial" w:cs="Arial"/>
              </w:rPr>
              <w:t>)</w:t>
            </w:r>
          </w:p>
        </w:tc>
        <w:tc>
          <w:tcPr>
            <w:tcW w:w="9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6A32D5CF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260:280 (≥1.8).</w:t>
            </w:r>
          </w:p>
        </w:tc>
        <w:tc>
          <w:tcPr>
            <w:tcW w:w="11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3B415060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&gt;20,000</w:t>
            </w:r>
          </w:p>
          <w:p w14:paraId="53B5351C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 </w:t>
            </w:r>
          </w:p>
        </w:tc>
        <w:tc>
          <w:tcPr>
            <w:tcW w:w="9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69C362E3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</w:rPr>
              <w:t>20/20</w:t>
            </w:r>
          </w:p>
        </w:tc>
        <w:tc>
          <w:tcPr>
            <w:tcW w:w="81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07B59801" w14:textId="77777777" w:rsidR="00EB0C15" w:rsidRPr="00615196" w:rsidRDefault="00EB0C15" w:rsidP="00652585">
            <w:pPr>
              <w:spacing w:after="0" w:line="360" w:lineRule="auto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Expression data obtained from gene level intensities, extracted from the </w:t>
            </w:r>
            <w:proofErr w:type="spellStart"/>
            <w:r>
              <w:rPr>
                <w:rFonts w:ascii="Arial" w:hAnsi="Arial" w:cs="Arial"/>
                <w:color w:val="000000"/>
                <w:shd w:val="clear" w:color="auto" w:fill="FFFFFF"/>
              </w:rPr>
              <w:t>cel</w:t>
            </w:r>
            <w:proofErr w:type="spellEnd"/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files using the </w:t>
            </w:r>
            <w:proofErr w:type="spellStart"/>
            <w:r>
              <w:rPr>
                <w:rFonts w:ascii="Arial" w:hAnsi="Arial" w:cs="Arial"/>
                <w:color w:val="000000"/>
                <w:shd w:val="clear" w:color="auto" w:fill="FFFFFF"/>
              </w:rPr>
              <w:t>Affy</w:t>
            </w:r>
            <w:proofErr w:type="spellEnd"/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package 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begin"/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instrText xml:space="preserve"> ADDIN EN.CITE &lt;EndNote&gt;&lt;Cite&gt;&lt;Author&gt;Gautier&lt;/Author&gt;&lt;Year&gt;2004&lt;/Year&gt;&lt;RecNum&gt;9&lt;/RecNum&gt;&lt;DisplayText&gt;[5]&lt;/DisplayText&gt;&lt;record&gt;&lt;rec-number&gt;9&lt;/rec-number&gt;&lt;foreign-keys&gt;&lt;key app="EN" db-id="vrr2f0xvx0pr5gewe2a5f2d9f5zz9eevx99w" timestamp="1590059944"&gt;9&lt;/key&gt;&lt;/foreign-keys&gt;&lt;ref-type name="Journal Article"&gt;17&lt;/ref-type&gt;&lt;contributors&gt;&lt;authors&gt;&lt;author&gt;Gautier, L ; Cope, L; Bolstad, Benjamin, B.; Irizarry, R&lt;/author&gt;&lt;/authors&gt;&lt;/contributors&gt;&lt;titles&gt;&lt;title&gt;affy—analysis of Affymetrix GeneChip data at the probe level&lt;/title&gt;&lt;secondary-title&gt;Bioinformatics&lt;/secondary-title&gt;&lt;/titles&gt;&lt;periodical&gt;&lt;full-title&gt;Bioinformatics&lt;/full-title&gt;&lt;/periodical&gt;&lt;pages&gt;307-315&lt;/pages&gt;&lt;volume&gt;20&lt;/volume&gt;&lt;number&gt;3&lt;/number&gt;&lt;dates&gt;&lt;year&gt;2004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hd w:val="clear" w:color="auto" w:fill="FFFFFF"/>
              </w:rPr>
              <w:t>[</w:t>
            </w:r>
            <w:hyperlink w:anchor="_ENREF_5" w:tooltip="Gautier, 2004 #9" w:history="1">
              <w:r>
                <w:rPr>
                  <w:rFonts w:ascii="Arial" w:hAnsi="Arial" w:cs="Arial"/>
                  <w:noProof/>
                  <w:color w:val="000000"/>
                  <w:shd w:val="clear" w:color="auto" w:fill="FFFFFF"/>
                </w:rPr>
                <w:t>5</w:t>
              </w:r>
            </w:hyperlink>
            <w:r>
              <w:rPr>
                <w:rFonts w:ascii="Arial" w:hAnsi="Arial" w:cs="Arial"/>
                <w:noProof/>
                <w:color w:val="000000"/>
                <w:shd w:val="clear" w:color="auto" w:fill="FFFFFF"/>
              </w:rPr>
              <w:t>]</w:t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fldChar w:fldCharType="end"/>
            </w:r>
            <w:r>
              <w:rPr>
                <w:rFonts w:ascii="Arial" w:hAnsi="Arial" w:cs="Arial"/>
                <w:color w:val="000000"/>
                <w:shd w:val="clear" w:color="auto" w:fill="FFFFFF"/>
              </w:rPr>
              <w:t xml:space="preserve"> R v3.4.2.  COO classification in DAC.</w:t>
            </w:r>
          </w:p>
        </w:tc>
      </w:tr>
      <w:tr w:rsidR="00EB0C15" w:rsidRPr="00693F25" w14:paraId="3A8AB4DE" w14:textId="77777777" w:rsidTr="00652585">
        <w:trPr>
          <w:cantSplit/>
          <w:trHeight w:val="1451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extDirection w:val="btLr"/>
            <w:vAlign w:val="center"/>
            <w:hideMark/>
          </w:tcPr>
          <w:p w14:paraId="5BAC8FDD" w14:textId="77777777" w:rsidR="00EB0C15" w:rsidRPr="00693F25" w:rsidRDefault="00EB0C15" w:rsidP="00652585">
            <w:pPr>
              <w:spacing w:after="0" w:line="360" w:lineRule="auto"/>
              <w:ind w:left="113" w:right="113"/>
              <w:jc w:val="center"/>
              <w:rPr>
                <w:rFonts w:ascii="Arial" w:hAnsi="Arial" w:cs="Arial"/>
                <w:b/>
              </w:rPr>
            </w:pPr>
            <w:r w:rsidRPr="00693F25">
              <w:rPr>
                <w:rFonts w:ascii="Arial" w:hAnsi="Arial" w:cs="Arial"/>
                <w:b/>
                <w:bCs/>
              </w:rPr>
              <w:t>HTG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06180AE6" w14:textId="77777777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HTG-DLBCL panel</w:t>
            </w:r>
          </w:p>
          <w:p w14:paraId="6366C576" w14:textId="0FC352D3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78B22AA3" w14:textId="77777777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RNA</w:t>
            </w:r>
            <w:r>
              <w:rPr>
                <w:rFonts w:ascii="Arial" w:hAnsi="Arial" w:cs="Arial"/>
                <w:bCs/>
              </w:rPr>
              <w:t xml:space="preserve"> or</w:t>
            </w:r>
          </w:p>
          <w:p w14:paraId="661AA932" w14:textId="77777777" w:rsidR="00EB0C15" w:rsidRPr="00755F03" w:rsidRDefault="00EB0C15" w:rsidP="00652585">
            <w:pPr>
              <w:spacing w:after="0" w:line="360" w:lineRule="auto"/>
              <w:jc w:val="both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FFPE section</w:t>
            </w:r>
          </w:p>
        </w:tc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27D9D847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25ng RNA/</w:t>
            </w:r>
          </w:p>
          <w:p w14:paraId="6B4AF1F5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0.5mm</w:t>
            </w:r>
            <w:r w:rsidRPr="00755F03">
              <w:rPr>
                <w:rFonts w:ascii="Arial" w:hAnsi="Arial" w:cs="Arial"/>
                <w:bCs/>
                <w:vertAlign w:val="superscript"/>
              </w:rPr>
              <w:t>2</w:t>
            </w:r>
            <w:r w:rsidRPr="00755F03">
              <w:rPr>
                <w:rFonts w:ascii="Arial" w:hAnsi="Arial" w:cs="Arial"/>
                <w:bCs/>
              </w:rPr>
              <w:t xml:space="preserve"> section</w:t>
            </w:r>
          </w:p>
          <w:p w14:paraId="35313FDD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 </w:t>
            </w:r>
          </w:p>
        </w:tc>
        <w:tc>
          <w:tcPr>
            <w:tcW w:w="9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3D6BBE81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NA</w:t>
            </w:r>
          </w:p>
        </w:tc>
        <w:tc>
          <w:tcPr>
            <w:tcW w:w="11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69781DB2" w14:textId="3A92A73B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9</w:t>
            </w:r>
            <w:r w:rsidR="00163863">
              <w:rPr>
                <w:rFonts w:ascii="Arial" w:hAnsi="Arial" w:cs="Arial"/>
                <w:bCs/>
              </w:rPr>
              <w:t>2</w:t>
            </w:r>
          </w:p>
        </w:tc>
        <w:tc>
          <w:tcPr>
            <w:tcW w:w="9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401836C4" w14:textId="77777777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13/20</w:t>
            </w:r>
          </w:p>
        </w:tc>
        <w:tc>
          <w:tcPr>
            <w:tcW w:w="81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2" w:type="dxa"/>
              <w:bottom w:w="0" w:type="dxa"/>
              <w:right w:w="62" w:type="dxa"/>
            </w:tcMar>
            <w:hideMark/>
          </w:tcPr>
          <w:p w14:paraId="7BF9D5C4" w14:textId="5ED29D2B" w:rsidR="00EB0C15" w:rsidRPr="00755F03" w:rsidRDefault="00EB0C15" w:rsidP="00652585">
            <w:pPr>
              <w:spacing w:after="0" w:line="360" w:lineRule="auto"/>
              <w:rPr>
                <w:rFonts w:ascii="Arial" w:hAnsi="Arial" w:cs="Arial"/>
              </w:rPr>
            </w:pPr>
            <w:r w:rsidRPr="00755F03">
              <w:rPr>
                <w:rFonts w:ascii="Arial" w:hAnsi="Arial" w:cs="Arial"/>
                <w:bCs/>
              </w:rPr>
              <w:t>HTG</w:t>
            </w:r>
            <w:r w:rsidR="00163863">
              <w:rPr>
                <w:rFonts w:ascii="Arial" w:hAnsi="Arial" w:cs="Arial"/>
                <w:bCs/>
              </w:rPr>
              <w:t xml:space="preserve"> onboard</w:t>
            </w:r>
            <w:r w:rsidRPr="00755F03">
              <w:rPr>
                <w:rFonts w:ascii="Arial" w:hAnsi="Arial" w:cs="Arial"/>
                <w:bCs/>
              </w:rPr>
              <w:t xml:space="preserve"> </w:t>
            </w:r>
            <w:r w:rsidR="00163863">
              <w:rPr>
                <w:rFonts w:ascii="Arial" w:hAnsi="Arial" w:cs="Arial"/>
                <w:bCs/>
              </w:rPr>
              <w:t>CE-</w:t>
            </w:r>
            <w:proofErr w:type="spellStart"/>
            <w:r w:rsidR="00163863">
              <w:rPr>
                <w:rFonts w:ascii="Arial" w:hAnsi="Arial" w:cs="Arial"/>
                <w:bCs/>
              </w:rPr>
              <w:t>IvD</w:t>
            </w:r>
            <w:proofErr w:type="spellEnd"/>
            <w:r w:rsidR="00163863">
              <w:rPr>
                <w:rFonts w:ascii="Arial" w:hAnsi="Arial" w:cs="Arial"/>
                <w:bCs/>
              </w:rPr>
              <w:t xml:space="preserve"> </w:t>
            </w:r>
            <w:r w:rsidRPr="00755F03">
              <w:rPr>
                <w:rFonts w:ascii="Arial" w:hAnsi="Arial" w:cs="Arial"/>
                <w:bCs/>
              </w:rPr>
              <w:t>COO</w:t>
            </w:r>
            <w:r>
              <w:rPr>
                <w:rFonts w:ascii="Arial" w:hAnsi="Arial" w:cs="Arial"/>
                <w:bCs/>
              </w:rPr>
              <w:t xml:space="preserve"> classifier</w:t>
            </w:r>
          </w:p>
        </w:tc>
      </w:tr>
    </w:tbl>
    <w:p w14:paraId="0540733C" w14:textId="77777777" w:rsidR="00731BBB" w:rsidRDefault="00731BBB" w:rsidP="00393C9E">
      <w:pPr>
        <w:rPr>
          <w:rFonts w:ascii="Arial" w:hAnsi="Arial" w:cs="Arial"/>
          <w:b/>
        </w:rPr>
        <w:sectPr w:rsidR="00731BBB" w:rsidSect="00731BBB">
          <w:pgSz w:w="16838" w:h="11906" w:orient="landscape"/>
          <w:pgMar w:top="1440" w:right="1080" w:bottom="1440" w:left="1080" w:header="708" w:footer="708" w:gutter="0"/>
          <w:cols w:space="708"/>
          <w:docGrid w:linePitch="360"/>
        </w:sectPr>
      </w:pPr>
    </w:p>
    <w:p w14:paraId="3D9B8080" w14:textId="48872FC5" w:rsidR="00EB0C15" w:rsidRDefault="00EB0C15" w:rsidP="00393C9E">
      <w:pPr>
        <w:rPr>
          <w:rFonts w:ascii="Arial" w:hAnsi="Arial" w:cs="Arial"/>
          <w:b/>
        </w:rPr>
      </w:pPr>
    </w:p>
    <w:p w14:paraId="4B26D05B" w14:textId="649EDD45" w:rsidR="00393C9E" w:rsidRPr="00393C9E" w:rsidRDefault="00393C9E" w:rsidP="00393C9E">
      <w:pPr>
        <w:rPr>
          <w:rFonts w:ascii="Arial" w:hAnsi="Arial" w:cs="Arial"/>
          <w:b/>
        </w:rPr>
      </w:pPr>
      <w:r w:rsidRPr="002F2DB5">
        <w:rPr>
          <w:rFonts w:ascii="Arial" w:hAnsi="Arial" w:cs="Arial"/>
          <w:b/>
        </w:rPr>
        <w:t>Supplemental Table S</w:t>
      </w:r>
      <w:r w:rsidR="00EB0C15">
        <w:rPr>
          <w:rFonts w:ascii="Arial" w:hAnsi="Arial" w:cs="Arial"/>
          <w:b/>
        </w:rPr>
        <w:t>3</w:t>
      </w:r>
      <w:r w:rsidRPr="002F2DB5">
        <w:rPr>
          <w:rFonts w:ascii="Arial" w:hAnsi="Arial" w:cs="Arial"/>
          <w:b/>
        </w:rPr>
        <w:t>.   COO classification of n=68 DLBCL samples on four GEP platforms.</w:t>
      </w:r>
      <w:r w:rsidRPr="002F2DB5">
        <w:rPr>
          <w:rFonts w:ascii="Arial" w:hAnsi="Arial" w:cs="Arial"/>
        </w:rPr>
        <w:t xml:space="preserve">  All gene expression data from the different platforms were analysed using the DAC (DLBCL Automatic Classifier) except HTG data (final column)</w:t>
      </w:r>
      <w:r>
        <w:rPr>
          <w:rFonts w:ascii="Arial" w:hAnsi="Arial" w:cs="Arial"/>
        </w:rPr>
        <w:t xml:space="preserve"> was classified using the HTG native onboard analysis</w:t>
      </w:r>
      <w:r w:rsidRPr="002F2DB5">
        <w:rPr>
          <w:rFonts w:ascii="Arial" w:hAnsi="Arial" w:cs="Arial"/>
        </w:rPr>
        <w:t>.  DAC confidence for DASL classification is shown in column two. Mismatches are highlighted in red (ABC/GCB and mismatch involving unclassified respectively)</w:t>
      </w:r>
      <w:r>
        <w:rPr>
          <w:rFonts w:ascii="Arial" w:hAnsi="Arial" w:cs="Arial"/>
        </w:rPr>
        <w:t>.</w:t>
      </w:r>
    </w:p>
    <w:p w14:paraId="2B141DAF" w14:textId="77777777" w:rsidR="00393C9E" w:rsidRPr="002F2DB5" w:rsidRDefault="00393C9E" w:rsidP="00393C9E">
      <w:pPr>
        <w:jc w:val="both"/>
        <w:rPr>
          <w:rFonts w:ascii="Arial" w:hAnsi="Arial" w:cs="Arial"/>
        </w:rPr>
      </w:pPr>
    </w:p>
    <w:tbl>
      <w:tblPr>
        <w:tblW w:w="6443" w:type="dxa"/>
        <w:tblLook w:val="04A0" w:firstRow="1" w:lastRow="0" w:firstColumn="1" w:lastColumn="0" w:noHBand="0" w:noVBand="1"/>
      </w:tblPr>
      <w:tblGrid>
        <w:gridCol w:w="999"/>
        <w:gridCol w:w="960"/>
        <w:gridCol w:w="1682"/>
        <w:gridCol w:w="693"/>
        <w:gridCol w:w="1072"/>
        <w:gridCol w:w="1037"/>
      </w:tblGrid>
      <w:tr w:rsidR="00393C9E" w:rsidRPr="002F2DB5" w14:paraId="09478520" w14:textId="77777777" w:rsidTr="003742E0">
        <w:trPr>
          <w:trHeight w:val="27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noWrap/>
            <w:vAlign w:val="bottom"/>
            <w:hideMark/>
          </w:tcPr>
          <w:p w14:paraId="3DC3884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Sampl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noWrap/>
            <w:vAlign w:val="bottom"/>
            <w:hideMark/>
          </w:tcPr>
          <w:p w14:paraId="114F22F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 xml:space="preserve">DASL </w:t>
            </w:r>
          </w:p>
        </w:tc>
        <w:tc>
          <w:tcPr>
            <w:tcW w:w="1790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</w:tcPr>
          <w:p w14:paraId="23FD598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DASL confidence</w:t>
            </w:r>
          </w:p>
        </w:tc>
        <w:tc>
          <w:tcPr>
            <w:tcW w:w="661" w:type="dxa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bottom"/>
          </w:tcPr>
          <w:p w14:paraId="495FD32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</w:pPr>
            <w:proofErr w:type="spellStart"/>
            <w:r w:rsidRPr="002F2DB5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Affy</w:t>
            </w:r>
            <w:proofErr w:type="spellEnd"/>
            <w:r w:rsidRPr="002F2DB5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 xml:space="preserve"> 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bottom"/>
          </w:tcPr>
          <w:p w14:paraId="7C3358F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</w:pPr>
            <w:proofErr w:type="spellStart"/>
            <w:r w:rsidRPr="002F2DB5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RNAseq</w:t>
            </w:r>
            <w:proofErr w:type="spellEnd"/>
            <w:r w:rsidRPr="002F2DB5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 xml:space="preserve"> 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bottom"/>
          </w:tcPr>
          <w:p w14:paraId="58E94D4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HTG</w:t>
            </w:r>
          </w:p>
        </w:tc>
      </w:tr>
      <w:tr w:rsidR="00393C9E" w:rsidRPr="002F2DB5" w14:paraId="07A6CCFE" w14:textId="77777777" w:rsidTr="003742E0">
        <w:trPr>
          <w:trHeight w:val="27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CAE3A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8C855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2E518C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63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F3610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DE3D4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0E2CB8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1F602806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12E2A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08EB56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DD11C5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6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39D24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74409D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83A4B1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36301EC4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EC202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B9A7E4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0EBBBF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42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96DFE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186D5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D27AD4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531B7C4E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191D1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7DFE0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9874A5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2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3C498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DE341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480FA9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37E0726C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07C8E4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6C3B9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43740B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91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B96D3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9EAEB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CA0977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12C6994D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92752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A5EDF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9A682B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8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F218A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A8748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E8BC30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5D517DC0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7F3CEB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4D9DE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FB001A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78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3B85B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85532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1D32C2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35ECCED5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5227B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CC944D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0636F0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3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A862B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DF351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505432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25CB8E34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C7A1A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91B9E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A95567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679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21F53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C8C90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CD4ABB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052C7CE8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1B1FC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49E182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011D01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24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67B04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E1A18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4FE91C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7108F9C7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6C0876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1854C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77A7ED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615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60B87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91E6E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65409C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3C4EEC57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632E4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7F1F08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7A5CD2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539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BD26E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8ACA9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C8B6FD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73E9D593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CDA00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81A90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23F368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51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1AEA8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FF0000"/>
                <w:lang w:eastAsia="en-GB"/>
              </w:rPr>
              <w:t>N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A3F3A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1C7AAA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39E449A9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CB3689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9C0D40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593FD8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513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71A86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55CC5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E8CC81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04B63E87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EA9A2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29C2F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12A031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506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C505A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77E83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B15219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2F1F88D5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E897C0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B67570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683975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49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52BE7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62132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386A2C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71656751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7D1135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E0DBA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F56B18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47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E6C7B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89833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97AA6F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13230B25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3970C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A97BB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8FBA5A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459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0F85E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92027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3760EC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49A621DA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26F4C4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2CF193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E07146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456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A6302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90EF6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D3D099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6E2E2029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6D77E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39E566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C6573B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435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14826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DB844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C6F8AD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100527BE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94BEB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65CCE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772599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42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E4AF8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2DCF0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06C910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7F1DB657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D2684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2F77E3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BB167E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36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EB1E8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FEB0D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AD3818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ABC</w:t>
            </w:r>
          </w:p>
        </w:tc>
      </w:tr>
      <w:tr w:rsidR="00393C9E" w:rsidRPr="002F2DB5" w14:paraId="2381DF53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E929A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F0DEA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B99F8A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545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E58FB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C71FE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B205C4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</w:tr>
      <w:tr w:rsidR="00393C9E" w:rsidRPr="002F2DB5" w14:paraId="36003528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61359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452A64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1C2786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608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926D4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77E0F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9FD505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GCB</w:t>
            </w:r>
          </w:p>
        </w:tc>
      </w:tr>
      <w:tr w:rsidR="00393C9E" w:rsidRPr="002F2DB5" w14:paraId="63C2B951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041CA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CC9D7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5C2CEA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1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7EBB6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E7427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FEEB5D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</w:tr>
      <w:tr w:rsidR="00393C9E" w:rsidRPr="002F2DB5" w14:paraId="1C13258F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04C4BD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A05604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B4B44F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21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A22C1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81950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73F8D0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</w:tr>
      <w:tr w:rsidR="00393C9E" w:rsidRPr="002F2DB5" w14:paraId="115C8063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949FC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C1DA4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4DE9DF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6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6003D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7F745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DA0154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</w:tr>
      <w:tr w:rsidR="00393C9E" w:rsidRPr="002F2DB5" w14:paraId="04BAD0EC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4B60FA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7839AF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EDDB88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74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FCB3A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844E9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DC7600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</w:tr>
      <w:tr w:rsidR="00393C9E" w:rsidRPr="002F2DB5" w14:paraId="05F6D15D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ED96F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EC4980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708534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521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6EA5E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DE643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EB80DD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GCB</w:t>
            </w:r>
          </w:p>
        </w:tc>
      </w:tr>
      <w:tr w:rsidR="00393C9E" w:rsidRPr="002F2DB5" w14:paraId="5CF05A45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CA865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91BD1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E0FAEE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46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B60A2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AFFDB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EA4377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</w:tr>
      <w:tr w:rsidR="00393C9E" w:rsidRPr="002F2DB5" w14:paraId="568605DF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C3EFF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D8D97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81AF60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455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5C6D7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E1284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1D2294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GCB</w:t>
            </w:r>
          </w:p>
        </w:tc>
      </w:tr>
      <w:tr w:rsidR="00393C9E" w:rsidRPr="002F2DB5" w14:paraId="28CB955B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E9C12A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483836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455DDD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384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2B601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11F8A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000000"/>
                <w:lang w:eastAsia="en-GB"/>
              </w:rPr>
              <w:t>N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07CA4C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</w:tr>
      <w:tr w:rsidR="00393C9E" w:rsidRPr="002F2DB5" w14:paraId="642C1201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2D9D1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EFB3A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3CBC7A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39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B78ED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F0806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47B2AF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4B83DF81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BBAD1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ED424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C1534C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46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958D2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55F8F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53D4B6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FF0000"/>
                <w:lang w:eastAsia="en-GB"/>
              </w:rPr>
              <w:t>NC</w:t>
            </w:r>
          </w:p>
        </w:tc>
      </w:tr>
      <w:tr w:rsidR="00393C9E" w:rsidRPr="002F2DB5" w14:paraId="3633198F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222D3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2D1FD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52AA5C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4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2607F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0BD48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6E47A4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</w:tr>
      <w:tr w:rsidR="00393C9E" w:rsidRPr="002F2DB5" w14:paraId="0BD8D8EA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6845D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84CEAA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9D1F6E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516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FAFD9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DEC69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E74A48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4413C1A7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0644E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8D243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1B3E9F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524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2460B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9FCD4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192495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088A4DEF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F90EF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1BFF7C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C90F27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52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B2BE6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3E98C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FF0000"/>
                <w:lang w:eastAsia="en-GB"/>
              </w:rPr>
              <w:t>N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779038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0A0F9E8F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DC7A2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1470A1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D5A67E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55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51ADA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801FE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655F11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1AC0EDBA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42903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A2832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D8DBFA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58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FEB07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C427E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A3CD4E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46DC1CE1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6CAE7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26D15E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DEDBAF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608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29BE1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6D583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DDEC94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66FF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52C83586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4CC22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CC1008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33EE56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611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F3AC0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1AB1C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C22EC1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ABC</w:t>
            </w:r>
          </w:p>
        </w:tc>
      </w:tr>
      <w:tr w:rsidR="00393C9E" w:rsidRPr="002F2DB5" w14:paraId="5DEBF1FC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BA499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6A625F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F0BFF4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623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4C17C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3861B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208929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3AABD076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AF2F8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lastRenderedPageBreak/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C040B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07F760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68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E1058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FF0000"/>
                <w:lang w:eastAsia="en-GB"/>
              </w:rPr>
              <w:t>N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9DCB0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B83CF1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45E240B9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C69207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109BF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03C98C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691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BD73F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169F9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FF0000"/>
                <w:lang w:eastAsia="en-GB"/>
              </w:rPr>
              <w:t>N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8F68F4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47FEA896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D9D51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CFE18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00C485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12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40304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8A267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5F2359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7424419D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966E5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12DB8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37C126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1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D9A1E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FF0000"/>
                <w:lang w:eastAsia="en-GB"/>
              </w:rPr>
              <w:t>NC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25CBA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FF0000"/>
                <w:lang w:eastAsia="en-GB"/>
              </w:rPr>
              <w:t>NC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E02953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403CCDF1" w14:textId="77777777" w:rsidTr="003742E0">
        <w:trPr>
          <w:trHeight w:val="255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DF6190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4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29DD4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21BDE0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57</w:t>
            </w:r>
          </w:p>
        </w:tc>
        <w:tc>
          <w:tcPr>
            <w:tcW w:w="6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22044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0A8E5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603F0E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4B04DD99" w14:textId="77777777" w:rsidTr="003742E0">
        <w:trPr>
          <w:trHeight w:val="255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7B5671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4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410E0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BC4551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74</w:t>
            </w:r>
          </w:p>
        </w:tc>
        <w:tc>
          <w:tcPr>
            <w:tcW w:w="6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01742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D1CE5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BE6A99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15EDF50E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B604F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E904B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765E46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75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AF7FEB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F2737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E455C2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2762E2E1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4DED13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30DB8A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071879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7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6B195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B84A5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208D1B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038CF464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A6937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C739F1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AAACF9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86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5EA50C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29F7B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A106F5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2FC37B1A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885D3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76E073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3178DD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788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A9483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457C3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ABC2AD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115EBE2B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5672D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481104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65B449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48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63674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E7D72B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DA5EC1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0D1A5661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B237A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20F1A0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866564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58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08FCE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DAB6E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9A6BFD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2C4B9AF0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706E6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249255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B2B2B7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66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3037E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DE269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B7B17C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1795B39B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B83AFC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FAF67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7CD8A8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71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48DE8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8C8C7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3F5CBB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113B1646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17FFA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4B761F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A351DD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8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C678E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1A024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7D7148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074285D2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2D23AE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2A374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C96D78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81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D786A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556D0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C43FCB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74F791F3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E1489A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F1A6A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5925BF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82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DEAE4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D1BA2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7E05A5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651DFFAD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A7145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CC3E0D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1964BE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87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EB0A6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F9F1D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FF0000"/>
                <w:lang w:eastAsia="en-GB"/>
              </w:rPr>
              <w:t>U</w:t>
            </w:r>
            <w:r>
              <w:rPr>
                <w:rFonts w:ascii="Arial" w:eastAsia="Times New Roman" w:hAnsi="Arial" w:cs="Arial"/>
                <w:color w:val="FF0000"/>
                <w:lang w:eastAsia="en-GB"/>
              </w:rPr>
              <w:t>NC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BBEE32C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026A6944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AE670E1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854A3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57C2D9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9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ECDF8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472AD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64223F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172C7355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755017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25E8B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05D344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894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AA8CE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ECA4A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8768DD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0D40EA98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F5151E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BF01F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3BA9F9D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902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8A5028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31EDC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87B4CD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6C538181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748C0F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2DCFD3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08AAA3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903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B0F4A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A630AA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7A5BD1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1ABF4D0D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9C1884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65541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7581C4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904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407C9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6F7C529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A535A6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47DBA99B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FBB15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DCED9E7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38A4C76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905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A400A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BA63A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28D0A95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  <w:tr w:rsidR="00393C9E" w:rsidRPr="002F2DB5" w14:paraId="28CBEC1F" w14:textId="77777777" w:rsidTr="003742E0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0670FB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29269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8B9A3A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hAnsi="Arial" w:cs="Arial"/>
                <w:color w:val="000000"/>
              </w:rPr>
              <w:t>0.906</w:t>
            </w:r>
          </w:p>
        </w:tc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C7233E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9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9FCD80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B9B8862" w14:textId="77777777" w:rsidR="00393C9E" w:rsidRPr="002F2DB5" w:rsidRDefault="00393C9E" w:rsidP="00393C9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2F2DB5">
              <w:rPr>
                <w:rFonts w:ascii="Arial" w:eastAsia="Times New Roman" w:hAnsi="Arial" w:cs="Arial"/>
                <w:color w:val="000000"/>
                <w:lang w:eastAsia="en-GB"/>
              </w:rPr>
              <w:t>GCB</w:t>
            </w:r>
          </w:p>
        </w:tc>
      </w:tr>
    </w:tbl>
    <w:p w14:paraId="322E36E8" w14:textId="77777777" w:rsidR="00393C9E" w:rsidRPr="002F2DB5" w:rsidRDefault="00393C9E" w:rsidP="00393C9E">
      <w:pPr>
        <w:spacing w:after="0" w:line="360" w:lineRule="auto"/>
        <w:jc w:val="both"/>
        <w:rPr>
          <w:rFonts w:ascii="Arial" w:hAnsi="Arial" w:cs="Arial"/>
        </w:rPr>
      </w:pPr>
    </w:p>
    <w:p w14:paraId="0242D63F" w14:textId="4EA27320" w:rsidR="00393C9E" w:rsidRDefault="00393C9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25FEF61A" w14:textId="77777777" w:rsidR="00731BBB" w:rsidRDefault="00731BBB" w:rsidP="00EB0C15">
      <w:pPr>
        <w:rPr>
          <w:rFonts w:ascii="Arial" w:hAnsi="Arial" w:cs="Arial"/>
          <w:b/>
        </w:rPr>
        <w:sectPr w:rsidR="00731BBB" w:rsidSect="00731BBB">
          <w:pgSz w:w="11906" w:h="16838"/>
          <w:pgMar w:top="1080" w:right="1440" w:bottom="1080" w:left="1440" w:header="708" w:footer="708" w:gutter="0"/>
          <w:cols w:space="708"/>
          <w:docGrid w:linePitch="360"/>
        </w:sectPr>
      </w:pPr>
    </w:p>
    <w:p w14:paraId="72094E7F" w14:textId="31B618BF" w:rsidR="00393C9E" w:rsidRDefault="00393C9E" w:rsidP="00EB0C15">
      <w:pPr>
        <w:rPr>
          <w:rFonts w:ascii="Arial" w:hAnsi="Arial" w:cs="Arial"/>
        </w:rPr>
      </w:pPr>
      <w:r w:rsidRPr="008F7ADD">
        <w:rPr>
          <w:rFonts w:ascii="Arial" w:hAnsi="Arial" w:cs="Arial"/>
          <w:b/>
        </w:rPr>
        <w:lastRenderedPageBreak/>
        <w:t>Table S4</w:t>
      </w:r>
      <w:r>
        <w:rPr>
          <w:rFonts w:ascii="Arial" w:hAnsi="Arial" w:cs="Arial"/>
        </w:rPr>
        <w:t>: Confusion Matrices for three COO classes across the four gene expression platforms.   Concordant numbers of samples on the diagonal</w:t>
      </w:r>
      <w:r w:rsidR="0062327B">
        <w:rPr>
          <w:rFonts w:ascii="Arial" w:hAnsi="Arial" w:cs="Arial"/>
        </w:rPr>
        <w:t xml:space="preserve"> in bold, </w:t>
      </w:r>
      <w:r>
        <w:rPr>
          <w:rFonts w:ascii="Arial" w:hAnsi="Arial" w:cs="Arial"/>
        </w:rPr>
        <w:t xml:space="preserve"> and discordant numbers in upper and lower halves.</w:t>
      </w:r>
    </w:p>
    <w:p w14:paraId="299100C5" w14:textId="3AD759B6" w:rsidR="0038183E" w:rsidRDefault="0038183E" w:rsidP="00EB0C15">
      <w:pPr>
        <w:rPr>
          <w:rFonts w:ascii="Arial" w:hAnsi="Arial" w:cs="Arial"/>
        </w:rPr>
      </w:pPr>
    </w:p>
    <w:p w14:paraId="72997447" w14:textId="77777777" w:rsidR="0038183E" w:rsidRDefault="0038183E" w:rsidP="00EB0C15">
      <w:pPr>
        <w:rPr>
          <w:rFonts w:ascii="Arial" w:hAnsi="Arial" w:cs="Arial"/>
        </w:rPr>
      </w:pPr>
    </w:p>
    <w:p w14:paraId="2A83B554" w14:textId="1A42FF15" w:rsidR="00731BBB" w:rsidRDefault="00731BBB" w:rsidP="00EB0C15">
      <w:pPr>
        <w:rPr>
          <w:rFonts w:ascii="Arial" w:hAnsi="Arial" w:cs="Arial"/>
        </w:rPr>
      </w:pPr>
    </w:p>
    <w:tbl>
      <w:tblPr>
        <w:tblpPr w:leftFromText="180" w:rightFromText="180" w:vertAnchor="page" w:horzAnchor="page" w:tblpX="3021" w:tblpY="3272"/>
        <w:tblW w:w="12320" w:type="dxa"/>
        <w:tblLook w:val="0420" w:firstRow="1" w:lastRow="0" w:firstColumn="0" w:lastColumn="0" w:noHBand="0" w:noVBand="1"/>
      </w:tblPr>
      <w:tblGrid>
        <w:gridCol w:w="940"/>
        <w:gridCol w:w="940"/>
        <w:gridCol w:w="940"/>
        <w:gridCol w:w="940"/>
        <w:gridCol w:w="520"/>
        <w:gridCol w:w="940"/>
        <w:gridCol w:w="940"/>
        <w:gridCol w:w="940"/>
        <w:gridCol w:w="940"/>
        <w:gridCol w:w="520"/>
        <w:gridCol w:w="940"/>
        <w:gridCol w:w="940"/>
        <w:gridCol w:w="940"/>
        <w:gridCol w:w="940"/>
      </w:tblGrid>
      <w:tr w:rsidR="0038183E" w:rsidRPr="0038183E" w14:paraId="4C999599" w14:textId="77777777" w:rsidTr="0038183E">
        <w:trPr>
          <w:trHeight w:val="340"/>
        </w:trPr>
        <w:tc>
          <w:tcPr>
            <w:tcW w:w="9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2F7647E9" w14:textId="316A354A" w:rsidR="0038183E" w:rsidRPr="0038183E" w:rsidRDefault="0038183E" w:rsidP="0038183E">
            <w:pPr>
              <w:spacing w:after="0" w:line="240" w:lineRule="auto"/>
              <w:rPr>
                <w:rFonts w:ascii="Arial" w:eastAsia="Times New Roman" w:hAnsi="Arial" w:cs="Arial"/>
              </w:rPr>
            </w:pP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B18BA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147C051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8A9A8C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DEEA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A6F1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5869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8837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8C380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0D9B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D47F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F1D6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71CA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23937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38183E" w:rsidRPr="0038183E" w14:paraId="6A0860F4" w14:textId="77777777" w:rsidTr="0038183E">
        <w:trPr>
          <w:trHeight w:val="340"/>
        </w:trPr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B0CE54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C48E5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2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795664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80FD45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10D3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5E0C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E4483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70AD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89FB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5259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035CC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CBD6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C1B80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7BE9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38183E" w:rsidRPr="0038183E" w14:paraId="36CD4A0E" w14:textId="77777777" w:rsidTr="0038183E">
        <w:trPr>
          <w:trHeight w:val="340"/>
        </w:trPr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E7C5B43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C6056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C97DF5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3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F1F56C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10CC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3C7EB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960DB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58D4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9767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3A53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679A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62F4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052F7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BB2F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38183E" w:rsidRPr="0038183E" w14:paraId="27A33926" w14:textId="77777777" w:rsidTr="0038183E">
        <w:trPr>
          <w:trHeight w:val="340"/>
        </w:trPr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9EC7E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673045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B3BAF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919090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BFCE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2F07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F829C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266E1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16ECC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476A1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7D54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D057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8754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93CE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38183E" w:rsidRPr="0038183E" w14:paraId="3ECA44C7" w14:textId="77777777" w:rsidTr="0038183E">
        <w:trPr>
          <w:trHeight w:val="34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4339B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CA21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4267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3E38B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D1633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9800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1CD7B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4DD51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B7360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5E29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2CE51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1BEE3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4CC8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81F00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38183E" w:rsidRPr="0038183E" w14:paraId="51EC9161" w14:textId="77777777" w:rsidTr="0038183E">
        <w:trPr>
          <w:trHeight w:val="340"/>
        </w:trPr>
        <w:tc>
          <w:tcPr>
            <w:tcW w:w="9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70BD50D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38183E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D3646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BFC00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3682A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EACF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1D7E3BF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38183E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CF9ACC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7247B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4354B5C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8DE23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EDD20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5EA9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4A3A1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620F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38183E" w:rsidRPr="0038183E" w14:paraId="1FFD3272" w14:textId="77777777" w:rsidTr="0038183E">
        <w:trPr>
          <w:trHeight w:val="340"/>
        </w:trPr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921FA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D5860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2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83F9FC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B1A15E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74B8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AA8477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2A8A910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B6AB0D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70FF743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D8B2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0FBE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D0D2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FA15C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E25C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38183E" w:rsidRPr="0038183E" w14:paraId="426D7E6E" w14:textId="77777777" w:rsidTr="0038183E">
        <w:trPr>
          <w:trHeight w:val="340"/>
        </w:trPr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84F463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A063E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625DBB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3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6A5E1B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92A3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0C57C3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33B039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05F89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31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21DD9C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8478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C4A7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1F4A7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36557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376B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38183E" w:rsidRPr="0038183E" w14:paraId="480C0478" w14:textId="77777777" w:rsidTr="0038183E">
        <w:trPr>
          <w:trHeight w:val="340"/>
        </w:trPr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D980DC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55D15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04C605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19388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B941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A8D6E3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CA9D8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0A4AE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E8CB0C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2759C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6AB07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BFEB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77DC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1508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38183E" w:rsidRPr="0038183E" w14:paraId="0E7847C6" w14:textId="77777777" w:rsidTr="0038183E">
        <w:trPr>
          <w:trHeight w:val="34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441D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FA60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26111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2BE4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AF30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B0F5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9543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10F10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B9210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F1A9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C2E8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2E8C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A244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E211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38183E" w:rsidRPr="0038183E" w14:paraId="0A25BB52" w14:textId="77777777" w:rsidTr="0038183E">
        <w:trPr>
          <w:trHeight w:val="340"/>
        </w:trPr>
        <w:tc>
          <w:tcPr>
            <w:tcW w:w="9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3766374B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38183E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641335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541C5B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74B328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D7913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0D7A8B3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38183E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3AC6F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6EFEEB6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A5950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42B3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6C0B348C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38183E">
              <w:rPr>
                <w:rFonts w:ascii="Arial" w:eastAsia="Times New Roman" w:hAnsi="Arial" w:cs="Arial"/>
              </w:rPr>
              <w:t> 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4EBCEF5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6F364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68291F1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</w:tr>
      <w:tr w:rsidR="0038183E" w:rsidRPr="0038183E" w14:paraId="0FB0F97C" w14:textId="77777777" w:rsidTr="0038183E">
        <w:trPr>
          <w:trHeight w:val="340"/>
        </w:trPr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48FFA80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289E5C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2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F41D97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417F75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37D67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AEA05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4A5E8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2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1A60D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01666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35363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A62FD77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AB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A2ABD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2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5A79A1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9CE702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38183E" w:rsidRPr="0038183E" w14:paraId="27D63400" w14:textId="77777777" w:rsidTr="0038183E">
        <w:trPr>
          <w:trHeight w:val="340"/>
        </w:trPr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5FCCD0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D40F4F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02AAC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2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15E8895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A925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BE22F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5089D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5C4DFB7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2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C72474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E6017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492633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GCB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4B562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03612E1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2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57F185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</w:tr>
      <w:tr w:rsidR="0038183E" w:rsidRPr="0038183E" w14:paraId="47225B1A" w14:textId="77777777" w:rsidTr="0038183E">
        <w:trPr>
          <w:trHeight w:val="340"/>
        </w:trPr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F95AED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C61CCA5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EF49B8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00403F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D8A6E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1A453C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2E235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0F006D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900912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8EF93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</w:p>
        </w:tc>
        <w:tc>
          <w:tcPr>
            <w:tcW w:w="94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CBB3CA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U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BD40F9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0725C35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484F98" w14:textId="77777777" w:rsidR="0038183E" w:rsidRPr="0038183E" w:rsidRDefault="0038183E" w:rsidP="0038183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38183E">
              <w:rPr>
                <w:rFonts w:ascii="Calibri" w:eastAsia="Times New Roman" w:hAnsi="Calibri" w:cs="Times New Roman"/>
                <w:b/>
                <w:bCs/>
                <w:color w:val="000000"/>
              </w:rPr>
              <w:t>6</w:t>
            </w:r>
          </w:p>
        </w:tc>
      </w:tr>
    </w:tbl>
    <w:p w14:paraId="61E2CEA9" w14:textId="5D5E971C" w:rsidR="00731BBB" w:rsidRPr="00731BBB" w:rsidRDefault="00F84A1D" w:rsidP="00EB0C15">
      <w:pPr>
        <w:rPr>
          <w:rFonts w:ascii="Arial" w:hAnsi="Arial" w:cs="Arial"/>
        </w:rPr>
      </w:pPr>
      <w:r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10D7E584" wp14:editId="0F2A69B1">
                <wp:simplePos x="0" y="0"/>
                <wp:positionH relativeFrom="column">
                  <wp:posOffset>7613374</wp:posOffset>
                </wp:positionH>
                <wp:positionV relativeFrom="paragraph">
                  <wp:posOffset>3289438</wp:posOffset>
                </wp:positionV>
                <wp:extent cx="492276" cy="278129"/>
                <wp:effectExtent l="0" t="0" r="3175" b="1905"/>
                <wp:wrapNone/>
                <wp:docPr id="37" name="Text Box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492276" cy="27812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AD8771D" w14:textId="3E2A25D1" w:rsidR="00F84A1D" w:rsidRDefault="00F84A1D" w:rsidP="00F84A1D">
                            <w:r>
                              <w:t>AFFY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0D7E584" id="Text Box 37" o:spid="_x0000_s1033" type="#_x0000_t202" style="position:absolute;margin-left:599.5pt;margin-top:259pt;width:38.75pt;height:21.9pt;flip:x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" fillcolor="white [3201]" stroked="f" strokeweight=".5pt">
                <v:textbox>
                  <w:txbxContent>
                    <w:p w14:paraId="7AD8771D" w14:textId="3E2A25D1" w:rsidR="00F84A1D" w:rsidRDefault="00F84A1D" w:rsidP="00F84A1D">
                      <w:r>
                        <w:t>AFFY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1AE5C1AE" wp14:editId="5C45BFB5">
                <wp:simplePos x="0" y="0"/>
                <wp:positionH relativeFrom="column">
                  <wp:posOffset>4909709</wp:posOffset>
                </wp:positionH>
                <wp:positionV relativeFrom="paragraph">
                  <wp:posOffset>3278505</wp:posOffset>
                </wp:positionV>
                <wp:extent cx="492125" cy="287434"/>
                <wp:effectExtent l="0" t="0" r="3175" b="5080"/>
                <wp:wrapNone/>
                <wp:docPr id="35" name="Text Box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492125" cy="28743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FAE529A" w14:textId="77777777" w:rsidR="00F84A1D" w:rsidRDefault="00F84A1D" w:rsidP="00F84A1D">
                            <w:r>
                              <w:t>HT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E5C1AE" id="Text Box 35" o:spid="_x0000_s1034" type="#_x0000_t202" style="position:absolute;margin-left:386.6pt;margin-top:258.15pt;width:38.75pt;height:22.65pt;flip:x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" fillcolor="white [3201]" stroked="f" strokeweight=".5pt">
                <v:textbox>
                  <w:txbxContent>
                    <w:p w14:paraId="2FAE529A" w14:textId="77777777" w:rsidR="00F84A1D" w:rsidRDefault="00F84A1D" w:rsidP="00F84A1D">
                      <w:r>
                        <w:t>HTG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099ED3A8" wp14:editId="1B3E1CCD">
                <wp:simplePos x="0" y="0"/>
                <wp:positionH relativeFrom="column">
                  <wp:posOffset>2186609</wp:posOffset>
                </wp:positionH>
                <wp:positionV relativeFrom="paragraph">
                  <wp:posOffset>3279913</wp:posOffset>
                </wp:positionV>
                <wp:extent cx="492276" cy="278129"/>
                <wp:effectExtent l="0" t="0" r="3175" b="1905"/>
                <wp:wrapNone/>
                <wp:docPr id="36" name="Text Box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492276" cy="27812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2E631FC" w14:textId="6E1E6B28" w:rsidR="00F84A1D" w:rsidRDefault="00F84A1D" w:rsidP="00F84A1D">
                            <w:r>
                              <w:t>DAS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9ED3A8" id="Text Box 36" o:spid="_x0000_s1035" type="#_x0000_t202" style="position:absolute;margin-left:172.15pt;margin-top:258.25pt;width:38.75pt;height:21.9pt;flip:x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" fillcolor="white [3201]" stroked="f" strokeweight=".5pt">
                <v:textbox>
                  <w:txbxContent>
                    <w:p w14:paraId="42E631FC" w14:textId="6E1E6B28" w:rsidR="00F84A1D" w:rsidRDefault="00F84A1D" w:rsidP="00F84A1D">
                      <w:r>
                        <w:t>DASL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3ADC7F57" wp14:editId="715E8BB1">
                <wp:simplePos x="0" y="0"/>
                <wp:positionH relativeFrom="column">
                  <wp:posOffset>550546</wp:posOffset>
                </wp:positionH>
                <wp:positionV relativeFrom="paragraph">
                  <wp:posOffset>2526444</wp:posOffset>
                </wp:positionV>
                <wp:extent cx="762579" cy="278296"/>
                <wp:effectExtent l="635" t="0" r="635" b="635"/>
                <wp:wrapNone/>
                <wp:docPr id="34" name="Text Box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762579" cy="27829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25CB7B2" w14:textId="6E8DCE0A" w:rsidR="00F84A1D" w:rsidRDefault="00F84A1D" w:rsidP="00F84A1D">
                            <w:proofErr w:type="spellStart"/>
                            <w:r>
                              <w:t>RNAseq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DC7F57" id="Text Box 34" o:spid="_x0000_s1036" type="#_x0000_t202" style="position:absolute;margin-left:43.35pt;margin-top:198.95pt;width:60.05pt;height:21.9pt;rotation:-90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" fillcolor="white [3201]" stroked="f" strokeweight=".5pt">
                <v:textbox>
                  <w:txbxContent>
                    <w:p w14:paraId="125CB7B2" w14:textId="6E8DCE0A" w:rsidR="00F84A1D" w:rsidRDefault="00F84A1D" w:rsidP="00F84A1D">
                      <w:proofErr w:type="spellStart"/>
                      <w:r>
                        <w:t>RNAseq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70B9CE9A" wp14:editId="29DA8909">
                <wp:simplePos x="0" y="0"/>
                <wp:positionH relativeFrom="column">
                  <wp:posOffset>695422</wp:posOffset>
                </wp:positionH>
                <wp:positionV relativeFrom="paragraph">
                  <wp:posOffset>1302346</wp:posOffset>
                </wp:positionV>
                <wp:extent cx="466726" cy="278296"/>
                <wp:effectExtent l="5398" t="0" r="0" b="0"/>
                <wp:wrapNone/>
                <wp:docPr id="33" name="Text Box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466726" cy="27829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8B9F01D" w14:textId="03D4AD8D" w:rsidR="00F84A1D" w:rsidRDefault="00F84A1D" w:rsidP="00F84A1D">
                            <w:r>
                              <w:t>AFFY</w:t>
                            </w:r>
                          </w:p>
                          <w:p w14:paraId="11129EA4" w14:textId="77777777" w:rsidR="00F84A1D" w:rsidRDefault="00F84A1D" w:rsidP="00F84A1D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B9CE9A" id="Text Box 33" o:spid="_x0000_s1037" type="#_x0000_t202" style="position:absolute;margin-left:54.75pt;margin-top:102.55pt;width:36.75pt;height:21.9pt;rotation:-90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" fillcolor="white [3201]" stroked="f" strokeweight=".5pt">
                <v:textbox>
                  <w:txbxContent>
                    <w:p w14:paraId="48B9F01D" w14:textId="03D4AD8D" w:rsidR="00F84A1D" w:rsidRDefault="00F84A1D" w:rsidP="00F84A1D">
                      <w:r>
                        <w:t>AFFY</w:t>
                      </w:r>
                    </w:p>
                    <w:p w14:paraId="11129EA4" w14:textId="77777777" w:rsidR="00F84A1D" w:rsidRDefault="00F84A1D" w:rsidP="00F84A1D"/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08251871" wp14:editId="3AD82D14">
                <wp:simplePos x="0" y="0"/>
                <wp:positionH relativeFrom="column">
                  <wp:posOffset>695477</wp:posOffset>
                </wp:positionH>
                <wp:positionV relativeFrom="paragraph">
                  <wp:posOffset>237504</wp:posOffset>
                </wp:positionV>
                <wp:extent cx="466726" cy="278296"/>
                <wp:effectExtent l="5398" t="0" r="0" b="0"/>
                <wp:wrapNone/>
                <wp:docPr id="32" name="Text Box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466726" cy="27829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94A6FEB" w14:textId="5F756CB5" w:rsidR="00F84A1D" w:rsidRDefault="00F84A1D">
                            <w:r>
                              <w:t>HT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251871" id="Text Box 32" o:spid="_x0000_s1038" type="#_x0000_t202" style="position:absolute;margin-left:54.75pt;margin-top:18.7pt;width:36.75pt;height:21.9pt;rotation:-90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" fillcolor="white [3201]" stroked="f" strokeweight=".5pt">
                <v:textbox>
                  <w:txbxContent>
                    <w:p w14:paraId="094A6FEB" w14:textId="5F756CB5" w:rsidR="00F84A1D" w:rsidRDefault="00F84A1D">
                      <w:r>
                        <w:t>HTG</w:t>
                      </w:r>
                    </w:p>
                  </w:txbxContent>
                </v:textbox>
              </v:shape>
            </w:pict>
          </mc:Fallback>
        </mc:AlternateContent>
      </w:r>
    </w:p>
    <w:sectPr w:rsidR="00731BBB" w:rsidRPr="00731BBB" w:rsidSect="00731BBB">
      <w:pgSz w:w="16838" w:h="11906" w:orient="landscape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3D66497" w14:textId="77777777" w:rsidR="004B14EA" w:rsidRDefault="004B14EA" w:rsidP="00664F74">
      <w:pPr>
        <w:spacing w:after="0" w:line="240" w:lineRule="auto"/>
      </w:pPr>
      <w:r>
        <w:separator/>
      </w:r>
    </w:p>
  </w:endnote>
  <w:endnote w:type="continuationSeparator" w:id="0">
    <w:p w14:paraId="3E4D2281" w14:textId="77777777" w:rsidR="004B14EA" w:rsidRDefault="004B14EA" w:rsidP="00664F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56444317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11BE3BD" w14:textId="37DCD9E3" w:rsidR="00652585" w:rsidRDefault="00652585" w:rsidP="00652585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380D945" w14:textId="77777777" w:rsidR="00652585" w:rsidRDefault="0065258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200249145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F233C95" w14:textId="6ACE15C0" w:rsidR="00652585" w:rsidRDefault="00652585" w:rsidP="00652585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0EDD579" w14:textId="77777777" w:rsidR="00652585" w:rsidRDefault="0065258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428375E" w14:textId="77777777" w:rsidR="004B14EA" w:rsidRDefault="004B14EA" w:rsidP="00664F74">
      <w:pPr>
        <w:spacing w:after="0" w:line="240" w:lineRule="auto"/>
      </w:pPr>
      <w:r>
        <w:separator/>
      </w:r>
    </w:p>
  </w:footnote>
  <w:footnote w:type="continuationSeparator" w:id="0">
    <w:p w14:paraId="7CC40A32" w14:textId="77777777" w:rsidR="004B14EA" w:rsidRDefault="004B14EA" w:rsidP="00664F7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E7605E6"/>
    <w:multiLevelType w:val="hybridMultilevel"/>
    <w:tmpl w:val="2D404F7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rr2f0xvx0pr5gewe2a5f2d9f5zz9eevx99w&quot;&gt;cross_platform&lt;record-ids&gt;&lt;item&gt;9&lt;/item&gt;&lt;item&gt;10&lt;/item&gt;&lt;item&gt;11&lt;/item&gt;&lt;item&gt;12&lt;/item&gt;&lt;item&gt;13&lt;/item&gt;&lt;/record-ids&gt;&lt;/item&gt;&lt;/Libraries&gt;"/>
  </w:docVars>
  <w:rsids>
    <w:rsidRoot w:val="008F7EB3"/>
    <w:rsid w:val="000073B6"/>
    <w:rsid w:val="00036923"/>
    <w:rsid w:val="000479E2"/>
    <w:rsid w:val="00052B8A"/>
    <w:rsid w:val="000821F9"/>
    <w:rsid w:val="000A634A"/>
    <w:rsid w:val="000C0B65"/>
    <w:rsid w:val="001221C2"/>
    <w:rsid w:val="001507D8"/>
    <w:rsid w:val="00163863"/>
    <w:rsid w:val="00166BB3"/>
    <w:rsid w:val="001674F1"/>
    <w:rsid w:val="00172480"/>
    <w:rsid w:val="001A7B69"/>
    <w:rsid w:val="001B3680"/>
    <w:rsid w:val="001D6A9B"/>
    <w:rsid w:val="001F6BD4"/>
    <w:rsid w:val="00233C93"/>
    <w:rsid w:val="00266373"/>
    <w:rsid w:val="0028644D"/>
    <w:rsid w:val="002A0367"/>
    <w:rsid w:val="002C50EC"/>
    <w:rsid w:val="002C6E34"/>
    <w:rsid w:val="002D1EFC"/>
    <w:rsid w:val="002D2D15"/>
    <w:rsid w:val="00344FF4"/>
    <w:rsid w:val="003660B0"/>
    <w:rsid w:val="003742E0"/>
    <w:rsid w:val="0038183E"/>
    <w:rsid w:val="00393C9E"/>
    <w:rsid w:val="003B677A"/>
    <w:rsid w:val="003F3760"/>
    <w:rsid w:val="00407CA8"/>
    <w:rsid w:val="004220AF"/>
    <w:rsid w:val="00432EDA"/>
    <w:rsid w:val="00434AFC"/>
    <w:rsid w:val="00446842"/>
    <w:rsid w:val="00446D30"/>
    <w:rsid w:val="0046329D"/>
    <w:rsid w:val="004802CD"/>
    <w:rsid w:val="00492E61"/>
    <w:rsid w:val="00496B1E"/>
    <w:rsid w:val="004B14EA"/>
    <w:rsid w:val="004B2E19"/>
    <w:rsid w:val="005014B9"/>
    <w:rsid w:val="005016C3"/>
    <w:rsid w:val="00507568"/>
    <w:rsid w:val="00513D23"/>
    <w:rsid w:val="005177A2"/>
    <w:rsid w:val="00520BDF"/>
    <w:rsid w:val="00520C20"/>
    <w:rsid w:val="00525926"/>
    <w:rsid w:val="005409ED"/>
    <w:rsid w:val="00544F7D"/>
    <w:rsid w:val="005469A1"/>
    <w:rsid w:val="005511FD"/>
    <w:rsid w:val="00584B21"/>
    <w:rsid w:val="005C3E24"/>
    <w:rsid w:val="005D7AFB"/>
    <w:rsid w:val="00602215"/>
    <w:rsid w:val="00603517"/>
    <w:rsid w:val="00615196"/>
    <w:rsid w:val="00615C56"/>
    <w:rsid w:val="006171DA"/>
    <w:rsid w:val="0062327B"/>
    <w:rsid w:val="0062348C"/>
    <w:rsid w:val="00630FF8"/>
    <w:rsid w:val="00652585"/>
    <w:rsid w:val="00664F74"/>
    <w:rsid w:val="00672C83"/>
    <w:rsid w:val="00674963"/>
    <w:rsid w:val="00693F25"/>
    <w:rsid w:val="00697DA8"/>
    <w:rsid w:val="006A61E2"/>
    <w:rsid w:val="006B0358"/>
    <w:rsid w:val="006F60DD"/>
    <w:rsid w:val="00700BCD"/>
    <w:rsid w:val="007049D6"/>
    <w:rsid w:val="00731BBB"/>
    <w:rsid w:val="00745897"/>
    <w:rsid w:val="0075506B"/>
    <w:rsid w:val="00755F03"/>
    <w:rsid w:val="00764C0C"/>
    <w:rsid w:val="00765263"/>
    <w:rsid w:val="007B1C31"/>
    <w:rsid w:val="007C2E3E"/>
    <w:rsid w:val="007F02DE"/>
    <w:rsid w:val="00803EA3"/>
    <w:rsid w:val="00835673"/>
    <w:rsid w:val="00843824"/>
    <w:rsid w:val="008455CB"/>
    <w:rsid w:val="00864930"/>
    <w:rsid w:val="00894C84"/>
    <w:rsid w:val="008A5266"/>
    <w:rsid w:val="008B796A"/>
    <w:rsid w:val="008C2E05"/>
    <w:rsid w:val="008C3D44"/>
    <w:rsid w:val="008C7B4B"/>
    <w:rsid w:val="008E78A6"/>
    <w:rsid w:val="008F2047"/>
    <w:rsid w:val="008F619C"/>
    <w:rsid w:val="008F7EB3"/>
    <w:rsid w:val="0092147A"/>
    <w:rsid w:val="009315AF"/>
    <w:rsid w:val="009644CD"/>
    <w:rsid w:val="009675D9"/>
    <w:rsid w:val="00985F8F"/>
    <w:rsid w:val="009D46CE"/>
    <w:rsid w:val="009D79DE"/>
    <w:rsid w:val="009F35D9"/>
    <w:rsid w:val="009F7981"/>
    <w:rsid w:val="00A04239"/>
    <w:rsid w:val="00A05621"/>
    <w:rsid w:val="00A14462"/>
    <w:rsid w:val="00A24164"/>
    <w:rsid w:val="00A31796"/>
    <w:rsid w:val="00A3579E"/>
    <w:rsid w:val="00A4044E"/>
    <w:rsid w:val="00A54189"/>
    <w:rsid w:val="00A7407D"/>
    <w:rsid w:val="00AF385D"/>
    <w:rsid w:val="00AF6F60"/>
    <w:rsid w:val="00B07CD4"/>
    <w:rsid w:val="00B44BA2"/>
    <w:rsid w:val="00B62005"/>
    <w:rsid w:val="00B72DB6"/>
    <w:rsid w:val="00B94E07"/>
    <w:rsid w:val="00BA59E6"/>
    <w:rsid w:val="00BB55D3"/>
    <w:rsid w:val="00BB5656"/>
    <w:rsid w:val="00BC4A0E"/>
    <w:rsid w:val="00BC6982"/>
    <w:rsid w:val="00C8582E"/>
    <w:rsid w:val="00C85AE2"/>
    <w:rsid w:val="00C86C38"/>
    <w:rsid w:val="00CA59D7"/>
    <w:rsid w:val="00CF1749"/>
    <w:rsid w:val="00CF5530"/>
    <w:rsid w:val="00D136C2"/>
    <w:rsid w:val="00D27931"/>
    <w:rsid w:val="00D4725D"/>
    <w:rsid w:val="00D5033B"/>
    <w:rsid w:val="00D53BE4"/>
    <w:rsid w:val="00D600B1"/>
    <w:rsid w:val="00D67506"/>
    <w:rsid w:val="00D94E87"/>
    <w:rsid w:val="00DB128E"/>
    <w:rsid w:val="00DB64F9"/>
    <w:rsid w:val="00DB66F0"/>
    <w:rsid w:val="00DD546E"/>
    <w:rsid w:val="00DF5E51"/>
    <w:rsid w:val="00E26613"/>
    <w:rsid w:val="00E30014"/>
    <w:rsid w:val="00E35966"/>
    <w:rsid w:val="00E904D6"/>
    <w:rsid w:val="00E95BBC"/>
    <w:rsid w:val="00EA20FA"/>
    <w:rsid w:val="00EB0C15"/>
    <w:rsid w:val="00EB3A6D"/>
    <w:rsid w:val="00EB57C5"/>
    <w:rsid w:val="00EE7DC4"/>
    <w:rsid w:val="00EF6119"/>
    <w:rsid w:val="00F06C0A"/>
    <w:rsid w:val="00F53C3C"/>
    <w:rsid w:val="00F84A1D"/>
    <w:rsid w:val="00F90922"/>
    <w:rsid w:val="00FB1831"/>
    <w:rsid w:val="00FB22D6"/>
    <w:rsid w:val="00FB40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85C7B1"/>
  <w15:docId w15:val="{95171B02-6009-49C3-8CBD-6E99C48231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A61E2"/>
    <w:pPr>
      <w:keepNext/>
      <w:keepLines/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F7EB3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2C50EC"/>
    <w:rPr>
      <w:i/>
      <w:iCs/>
    </w:rPr>
  </w:style>
  <w:style w:type="character" w:styleId="Hyperlink">
    <w:name w:val="Hyperlink"/>
    <w:basedOn w:val="DefaultParagraphFont"/>
    <w:uiPriority w:val="99"/>
    <w:unhideWhenUsed/>
    <w:rsid w:val="00630FF8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C3D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C3D4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C3D4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3D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3D4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C3D44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C3D4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3D44"/>
    <w:rPr>
      <w:rFonts w:ascii="Segoe UI" w:hAnsi="Segoe UI" w:cs="Segoe UI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64F74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64F74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64F74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664F74"/>
    <w:pPr>
      <w:spacing w:after="0"/>
      <w:jc w:val="center"/>
    </w:pPr>
    <w:rPr>
      <w:rFonts w:ascii="Calibri" w:hAnsi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64F74"/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64F74"/>
    <w:pPr>
      <w:spacing w:line="240" w:lineRule="auto"/>
      <w:jc w:val="both"/>
    </w:pPr>
    <w:rPr>
      <w:rFonts w:ascii="Calibri" w:hAnsi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64F74"/>
    <w:rPr>
      <w:rFonts w:ascii="Calibri" w:hAnsi="Calibri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664F74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6A61E2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en-US" w:bidi="en-US"/>
    </w:rPr>
  </w:style>
  <w:style w:type="table" w:styleId="GridTable1Light">
    <w:name w:val="Grid Table 1 Light"/>
    <w:basedOn w:val="TableNormal"/>
    <w:uiPriority w:val="46"/>
    <w:rsid w:val="00393C9E"/>
    <w:pPr>
      <w:spacing w:after="0" w:line="240" w:lineRule="auto"/>
    </w:pPr>
    <w:rPr>
      <w:sz w:val="24"/>
      <w:szCs w:val="24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NormalWeb">
    <w:name w:val="Normal (Web)"/>
    <w:basedOn w:val="Normal"/>
    <w:uiPriority w:val="99"/>
    <w:semiHidden/>
    <w:unhideWhenUsed/>
    <w:rsid w:val="00EB0C1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B0C1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0C15"/>
  </w:style>
  <w:style w:type="character" w:styleId="PageNumber">
    <w:name w:val="page number"/>
    <w:basedOn w:val="DefaultParagraphFont"/>
    <w:uiPriority w:val="99"/>
    <w:semiHidden/>
    <w:unhideWhenUsed/>
    <w:rsid w:val="00EB0C1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208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67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605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342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05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88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37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tiff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hyperlink" Target="http://www.bioinformatics.babraham.ac.uk/projects/fastqc/" TargetMode="Externa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F1B20CB-74AE-DC42-BAF0-6F4034C518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7</Pages>
  <Words>1663</Words>
  <Characters>9481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111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phia Ahmed</dc:creator>
  <cp:lastModifiedBy>Sharon Barrans</cp:lastModifiedBy>
  <cp:revision>8</cp:revision>
  <dcterms:created xsi:type="dcterms:W3CDTF">2020-11-20T20:24:00Z</dcterms:created>
  <dcterms:modified xsi:type="dcterms:W3CDTF">2020-11-20T20:47:00Z</dcterms:modified>
</cp:coreProperties>
</file>